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DFC89" w14:textId="3DCFCF4D" w:rsidR="00612128" w:rsidRDefault="000A46B5">
      <w:pPr>
        <w:rPr>
          <w:b/>
          <w:bCs/>
        </w:rPr>
      </w:pPr>
      <w:r>
        <w:rPr>
          <w:b/>
          <w:bCs/>
        </w:rPr>
        <w:t>Introduction</w:t>
      </w:r>
    </w:p>
    <w:p w14:paraId="685089B3" w14:textId="4B22EDFC" w:rsidR="000A46B5" w:rsidRPr="007C7AA3" w:rsidRDefault="0064115C">
      <w:r>
        <w:t xml:space="preserve">Forest transitions and pathways </w:t>
      </w:r>
      <w:r w:rsidR="002238D4">
        <w:t>– the theory is useful but has limitations</w:t>
      </w:r>
    </w:p>
    <w:p w14:paraId="71A80A7D" w14:textId="67A26DCA" w:rsidR="000A46B5" w:rsidRDefault="0093383C">
      <w:r w:rsidRPr="0093383C">
        <w:t>Mather 2007 – China, India and Vietnam have all undergone forest transitions and these have been led largely by the governments</w:t>
      </w:r>
    </w:p>
    <w:p w14:paraId="5D5ACD80" w14:textId="34EE5DBE" w:rsidR="002238D4" w:rsidRPr="0093383C" w:rsidRDefault="002238D4">
      <w:r>
        <w:t>Youn et al 2017 – forest transitions in 9 Asian countries</w:t>
      </w:r>
    </w:p>
    <w:p w14:paraId="6A1BCBAE" w14:textId="6B27CA88" w:rsidR="000A46B5" w:rsidRPr="00C16DA9" w:rsidRDefault="00C16DA9">
      <w:r w:rsidRPr="00C16DA9">
        <w:t>Grogan et al 2019 – commodity prices driving LUC</w:t>
      </w:r>
    </w:p>
    <w:p w14:paraId="0EAC9FDD" w14:textId="0F7DA386" w:rsidR="000A46B5" w:rsidRDefault="000A46B5">
      <w:pPr>
        <w:rPr>
          <w:b/>
          <w:bCs/>
        </w:rPr>
      </w:pPr>
    </w:p>
    <w:p w14:paraId="61F71508" w14:textId="5EEC4A29" w:rsidR="000A46B5" w:rsidRDefault="000A46B5">
      <w:pPr>
        <w:rPr>
          <w:b/>
          <w:bCs/>
        </w:rPr>
      </w:pPr>
      <w:r>
        <w:rPr>
          <w:b/>
          <w:bCs/>
        </w:rPr>
        <w:t>Methods</w:t>
      </w:r>
    </w:p>
    <w:p w14:paraId="1059DA8F" w14:textId="77777777" w:rsidR="000A46B5" w:rsidRPr="000A46B5" w:rsidRDefault="000A46B5" w:rsidP="000A46B5">
      <w:pPr>
        <w:rPr>
          <w:b/>
          <w:bCs/>
          <w:i/>
          <w:iCs/>
        </w:rPr>
      </w:pPr>
      <w:r w:rsidRPr="000A46B5">
        <w:rPr>
          <w:b/>
          <w:bCs/>
          <w:i/>
          <w:iCs/>
        </w:rPr>
        <w:t>Study area</w:t>
      </w:r>
    </w:p>
    <w:p w14:paraId="62225273" w14:textId="1D8FA156" w:rsidR="000A46B5" w:rsidRPr="000A46B5" w:rsidRDefault="000A46B5" w:rsidP="000A46B5">
      <w:r w:rsidRPr="000A46B5">
        <w:rPr>
          <w:noProof/>
        </w:rPr>
        <w:drawing>
          <wp:anchor distT="0" distB="0" distL="114300" distR="114300" simplePos="0" relativeHeight="251659264" behindDoc="1" locked="0" layoutInCell="1" allowOverlap="1" wp14:anchorId="2DEFBACD" wp14:editId="60DE1C84">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6B5">
        <w:t>This study investigated macroeconomic predictors of forest loss in Cambodia at the national scale between 1993 – 2015</w:t>
      </w:r>
      <w:r w:rsidR="005252BE">
        <w:t xml:space="preserve">. </w:t>
      </w:r>
      <w:r w:rsidRPr="000A46B5">
        <w:t>Cambodia is in mainland SEA and is bordered by Laos (NE), Thailand (NW), Vietnam (E), and the Gulf of Thailand (SW) (Figure 1). The country has a surface area of 176,520 km</w:t>
      </w:r>
      <w:r w:rsidRPr="000A46B5">
        <w:rPr>
          <w:vertAlign w:val="superscript"/>
        </w:rPr>
        <w:t>2</w:t>
      </w:r>
      <w:r w:rsidRPr="000A46B5">
        <w:t xml:space="preserve"> (UNCTAD, 2020) and is located at latitudes 10-14° north of the equator and thus has a tropical monsoon climate (McSweeney et al. 2010).</w:t>
      </w:r>
    </w:p>
    <w:p w14:paraId="59C1EFF3" w14:textId="77777777" w:rsidR="000A46B5" w:rsidRPr="000A46B5" w:rsidRDefault="000A46B5" w:rsidP="000A46B5"/>
    <w:p w14:paraId="001F25E2" w14:textId="77777777" w:rsidR="000A46B5" w:rsidRPr="000A46B5" w:rsidRDefault="000A46B5" w:rsidP="000A46B5">
      <w:pPr>
        <w:rPr>
          <w:b/>
          <w:bCs/>
          <w:i/>
          <w:iCs/>
        </w:rPr>
      </w:pPr>
    </w:p>
    <w:p w14:paraId="45FCF218" w14:textId="77777777" w:rsidR="000A46B5" w:rsidRPr="000A46B5" w:rsidRDefault="000A46B5"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77777777" w:rsidR="000A46B5" w:rsidRPr="000A46B5" w:rsidRDefault="000A46B5" w:rsidP="000A46B5">
      <w:pPr>
        <w:rPr>
          <w:b/>
          <w:bCs/>
          <w:i/>
          <w:iCs/>
        </w:rPr>
      </w:pP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5B7EAE45" w:rsidR="000A46B5" w:rsidRPr="000A46B5" w:rsidRDefault="000A46B5" w:rsidP="000A46B5">
      <w:pPr>
        <w:rPr>
          <w:b/>
          <w:bCs/>
          <w:i/>
          <w:iCs/>
          <w:sz w:val="20"/>
          <w:szCs w:val="20"/>
        </w:rPr>
      </w:pPr>
      <w:r w:rsidRPr="000A46B5">
        <w:rPr>
          <w:b/>
          <w:bCs/>
          <w:sz w:val="20"/>
          <w:szCs w:val="20"/>
        </w:rPr>
        <w:t xml:space="preserve">Figure 1. Map of Southeast Asia with Cambodia highlighted in red. </w:t>
      </w:r>
    </w:p>
    <w:p w14:paraId="508AA3CA" w14:textId="77777777" w:rsidR="000A46B5" w:rsidRPr="000A46B5" w:rsidRDefault="000A46B5" w:rsidP="000A46B5">
      <w:pPr>
        <w:rPr>
          <w:b/>
          <w:bCs/>
          <w:i/>
          <w:iCs/>
        </w:rPr>
      </w:pPr>
      <w:r w:rsidRPr="000A46B5">
        <w:rPr>
          <w:b/>
          <w:bCs/>
          <w:i/>
          <w:iCs/>
        </w:rPr>
        <w:t>Data sources</w:t>
      </w:r>
    </w:p>
    <w:p w14:paraId="6EA63835" w14:textId="4FFE6008" w:rsidR="000A46B5" w:rsidRPr="000A46B5" w:rsidRDefault="000A46B5" w:rsidP="000A46B5">
      <w:r w:rsidRPr="000A46B5">
        <w:t>National macroeconomic variables were acquired from publicly available sources (Table 1) for the period 1993 – 2015.</w:t>
      </w:r>
      <w:r>
        <w:t xml:space="preserve"> </w:t>
      </w:r>
      <w:r w:rsidRPr="000A46B5">
        <w:t xml:space="preserve">Data on economic land concessions, protected areas, and elevation (digital </w:t>
      </w:r>
      <w:r w:rsidRPr="000A46B5">
        <w:lastRenderedPageBreak/>
        <w:t xml:space="preserve">elevation model), and shapefiles for the country, provinces, and communes were provided by the </w:t>
      </w:r>
      <w:r w:rsidR="001A6F37">
        <w:t xml:space="preserve">Royal Government of Cambodia (via the </w:t>
      </w:r>
      <w:r w:rsidRPr="000A46B5">
        <w:t>Wildlife Conservation Society</w:t>
      </w:r>
      <w:r w:rsidR="001A6F37">
        <w:t>)</w:t>
      </w:r>
      <w:r w:rsidRPr="000A46B5">
        <w:t>. Forest cover layers were taken from the publicly available European Space Agency Climate Change Initiative (ESACCI) satellite data for the years 1993 – 2015.</w:t>
      </w:r>
    </w:p>
    <w:p w14:paraId="6907946E" w14:textId="788DB002" w:rsidR="000A46B5" w:rsidRPr="000A46B5" w:rsidRDefault="000A46B5" w:rsidP="000A46B5">
      <w:pPr>
        <w:rPr>
          <w:b/>
          <w:bCs/>
          <w:i/>
          <w:iCs/>
        </w:rPr>
      </w:pPr>
      <w:r w:rsidRPr="000A46B5">
        <w:rPr>
          <w:b/>
          <w:bCs/>
          <w:i/>
          <w:iCs/>
        </w:rPr>
        <w:t>Variable selection</w:t>
      </w:r>
    </w:p>
    <w:p w14:paraId="3487211B" w14:textId="41734C74"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conomic land concession (ELC) allocations in year </w:t>
      </w:r>
      <w:r w:rsidRPr="000A46B5">
        <w:rPr>
          <w:i/>
          <w:iCs/>
        </w:rPr>
        <w:t>t</w:t>
      </w:r>
      <w:r w:rsidRPr="000A46B5">
        <w:t>.</w:t>
      </w:r>
      <w:r>
        <w:t xml:space="preserve"> </w:t>
      </w:r>
      <w:commentRangeStart w:id="0"/>
      <w:r w:rsidRPr="000A46B5">
        <w:t>Macroeconomic</w:t>
      </w:r>
      <w:r>
        <w:t xml:space="preserve"> </w:t>
      </w:r>
      <w:r w:rsidRPr="000A46B5">
        <w:t xml:space="preserve">and control variables were selected based on a combination of previous studies, data availability, and the authors’ knowledge of Cambodia. </w:t>
      </w:r>
      <w:commentRangeEnd w:id="0"/>
      <w:r w:rsidR="00667CED">
        <w:rPr>
          <w:rStyle w:val="CommentReference"/>
        </w:rPr>
        <w:commentReference w:id="0"/>
      </w:r>
      <w:r w:rsidRPr="000A46B5">
        <w:t xml:space="preserve">Macroeconomic variables were selected to create three sets of predictors, each targeting a different driver: economic development (n=8),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Table S1, Nelson et al. 2006; Ewers 2006; Gong et al. 2013; Kuang et al. 2016; Fan &amp; Ding 2016; Bonilla-Bedoya et al. 2018)</w:t>
      </w:r>
      <w:r w:rsidRPr="000A46B5">
        <w:fldChar w:fldCharType="end"/>
      </w:r>
      <w:r w:rsidRPr="000A46B5">
        <w:t xml:space="preserve">. Each predictor was hypothesised to 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Rudel et al. 2005; Lambin &amp; Meyfroidt 2010)</w:t>
      </w:r>
      <w:r w:rsidRPr="000A46B5">
        <w:fldChar w:fldCharType="end"/>
      </w:r>
      <w:r w:rsidRPr="000A46B5">
        <w:t>. After pre-analysis checks for errors and correlation, the resulting variable set contained 20 variables (Table 1).</w:t>
      </w:r>
    </w:p>
    <w:p w14:paraId="7B3CC724" w14:textId="77777777" w:rsidR="000A46B5" w:rsidRPr="001E05DC" w:rsidRDefault="000A46B5" w:rsidP="000A46B5">
      <w:pPr>
        <w:rPr>
          <w:b/>
          <w:bCs/>
          <w:i/>
          <w:iCs/>
        </w:rPr>
      </w:pPr>
      <w:r w:rsidRPr="001E05DC">
        <w:rPr>
          <w:b/>
          <w:bCs/>
          <w:i/>
          <w:iCs/>
        </w:rPr>
        <w:t>Data processing</w:t>
      </w:r>
    </w:p>
    <w:p w14:paraId="6A7C6D7B" w14:textId="461B18D8"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xml:space="preserve">) in each year classified as bands 50, 60, 61, 62, 70, 71, 72, 80, 81, 82, 90, and 100 (Table S4).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X</w:t>
      </w:r>
      <w:r w:rsidRPr="001E05DC">
        <w:rPr>
          <w:i/>
          <w:iCs/>
          <w:vertAlign w:val="subscript"/>
        </w:rPr>
        <w:t>t</w:t>
      </w:r>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Chhair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Total production values for industrial roundwood, non-coniferous tropical wood, other industrial roundwood, sawlogs and veneer logs (coniferous and non-coniferous), and sawnwood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1E05DC" w:rsidRDefault="000A46B5" w:rsidP="000A46B5">
      <w:pPr>
        <w:rPr>
          <w:b/>
          <w:bCs/>
          <w:i/>
          <w:iCs/>
        </w:rPr>
      </w:pPr>
      <w:r w:rsidRPr="001E05DC">
        <w:rPr>
          <w:b/>
          <w:bCs/>
          <w:i/>
          <w:iCs/>
        </w:rPr>
        <w:lastRenderedPageBreak/>
        <w:t xml:space="preserve">Modelling </w:t>
      </w:r>
    </w:p>
    <w:p w14:paraId="731B3D43" w14:textId="6E865A82"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1"/>
      <w:commentRangeStart w:id="2"/>
      <w:r w:rsidRPr="001E05DC">
        <w:t xml:space="preserve">used. </w:t>
      </w:r>
      <w:commentRangeEnd w:id="1"/>
      <w:r>
        <w:rPr>
          <w:rStyle w:val="CommentReference"/>
        </w:rPr>
        <w:commentReference w:id="1"/>
      </w:r>
      <w:commentRangeEnd w:id="2"/>
      <w:r w:rsidR="001A6F37">
        <w:rPr>
          <w:rStyle w:val="CommentReference"/>
        </w:rPr>
        <w:commentReference w:id="2"/>
      </w:r>
      <w:r w:rsidRPr="001E05DC">
        <w:t xml:space="preserve">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MuMIn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770A1D6F" w14:textId="77777777" w:rsidR="000A46B5" w:rsidRPr="001E05DC" w:rsidRDefault="000A46B5" w:rsidP="000A46B5">
      <w:commentRangeStart w:id="3"/>
      <w:r w:rsidRPr="001E05DC">
        <w:t>No time lag:</w:t>
      </w:r>
      <w:commentRangeEnd w:id="3"/>
      <w:r w:rsidRPr="001E05DC">
        <w:commentReference w:id="3"/>
      </w:r>
    </w:p>
    <w:p w14:paraId="5A183351" w14:textId="77777777" w:rsidR="000A46B5" w:rsidRPr="001E05DC" w:rsidRDefault="007760EE" w:rsidP="000A46B5">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5448495E" w14:textId="77777777" w:rsidR="000A46B5" w:rsidRPr="001E05DC" w:rsidRDefault="000A46B5" w:rsidP="000A46B5">
      <w:r w:rsidRPr="001E05DC">
        <w:t>One year time lag:</w:t>
      </w:r>
    </w:p>
    <w:p w14:paraId="74338C5D" w14:textId="77777777" w:rsidR="000A46B5" w:rsidRPr="001E05DC" w:rsidRDefault="007760EE" w:rsidP="000A46B5">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2F2E3E8E" w14:textId="77777777" w:rsidR="000A46B5" w:rsidRPr="001E05DC" w:rsidRDefault="000A46B5" w:rsidP="000A46B5">
      <w:pPr>
        <w:rPr>
          <w:i/>
          <w:iCs/>
        </w:rPr>
      </w:pPr>
      <w:r w:rsidRPr="001E05DC">
        <w:t>Two year time lag:</w:t>
      </w:r>
    </w:p>
    <w:p w14:paraId="1C22ABA0" w14:textId="77777777" w:rsidR="000A46B5" w:rsidRPr="001E05DC" w:rsidRDefault="007760EE" w:rsidP="000A46B5">
      <m:oMathPara>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7069EDCB" w14:textId="549589A1" w:rsidR="000A46B5" w:rsidRDefault="000A46B5" w:rsidP="000A46B5"/>
    <w:p w14:paraId="07CDC4E0" w14:textId="7A493DB6" w:rsidR="000A46B5" w:rsidRDefault="000A46B5" w:rsidP="000A46B5">
      <w:pPr>
        <w:rPr>
          <w:b/>
          <w:bCs/>
        </w:rPr>
      </w:pPr>
      <w:r>
        <w:rPr>
          <w:b/>
          <w:bCs/>
        </w:rPr>
        <w:t xml:space="preserve">Results </w:t>
      </w:r>
    </w:p>
    <w:p w14:paraId="142D67C1" w14:textId="530B1C12" w:rsidR="000A46B5" w:rsidRPr="00274974" w:rsidRDefault="00E82045" w:rsidP="000A46B5">
      <w:pPr>
        <w:rPr>
          <w:i/>
          <w:iCs/>
        </w:rPr>
      </w:pPr>
      <w:r>
        <w:rPr>
          <w:i/>
          <w:iCs/>
        </w:rPr>
        <w:t>F</w:t>
      </w:r>
      <w:r w:rsidR="00667CED">
        <w:rPr>
          <w:i/>
          <w:iCs/>
        </w:rPr>
        <w:t>orest loss</w:t>
      </w:r>
    </w:p>
    <w:p w14:paraId="2CF22172" w14:textId="0954CD2F" w:rsidR="000A46B5" w:rsidRDefault="00E82045" w:rsidP="000A46B5">
      <w:r>
        <w:t>During the study period 167,477 km</w:t>
      </w:r>
      <w:r w:rsidRPr="00E82045">
        <w:rPr>
          <w:vertAlign w:val="superscript"/>
        </w:rPr>
        <w:t>-2</w:t>
      </w:r>
      <w:r>
        <w:t xml:space="preserve"> of forest was lost which represented nearly 16% of the total forest cover. </w:t>
      </w:r>
      <w:r w:rsidR="00F4635E">
        <w:t>The models for changes in the rate of forest loss as a function of macroeconomic predictors produced n</w:t>
      </w:r>
      <w:r w:rsidR="000A46B5">
        <w:t>o strong effects (</w:t>
      </w:r>
      <w:r w:rsidR="000A46B5" w:rsidRPr="00045ECA">
        <w:t xml:space="preserve">Figures 2 </w:t>
      </w:r>
      <w:r w:rsidR="004740E7">
        <w:t>to</w:t>
      </w:r>
      <w:r w:rsidR="000A46B5" w:rsidRPr="00045ECA">
        <w:t xml:space="preserve"> 4</w:t>
      </w:r>
      <w:r w:rsidR="000A46B5">
        <w:t xml:space="preserve">). For each predictor set there were between 5 and 28 models in the top model set and final coefficients were calculated using full averages </w:t>
      </w:r>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9 – S</w:t>
      </w:r>
      <w:r w:rsidR="000A46B5">
        <w:t>17</w:t>
      </w:r>
      <w:r w:rsidR="000A46B5">
        <w:rPr>
          <w:rFonts w:ascii="Calibri" w:hAnsi="Calibri" w:cs="Calibri"/>
        </w:rPr>
        <w:t xml:space="preserve">, </w:t>
      </w:r>
      <w:r w:rsidR="000A46B5" w:rsidRPr="00D913D7">
        <w:rPr>
          <w:rFonts w:ascii="Calibri" w:hAnsi="Calibri" w:cs="Calibri"/>
        </w:rPr>
        <w:t>Burnham and Anderson, 2007)</w:t>
      </w:r>
      <w:r w:rsidR="000A46B5">
        <w:fldChar w:fldCharType="end"/>
      </w:r>
      <w:r w:rsidR="000A46B5">
        <w:t>. Th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045ECA">
        <w:t>Table S10</w:t>
      </w:r>
      <w:r w:rsidR="000A46B5">
        <w:t>). The largest effect excluding control variables was for agricultural proportion of GDP with a one-year time lag (full averaged coefficient = -14.9, SE = 7.9) suggesting</w:t>
      </w:r>
      <w:r w:rsidR="00F4635E">
        <w:t>, counterintuitively,</w:t>
      </w:r>
      <w:r w:rsidR="000A46B5">
        <w:t xml:space="preserve"> that there is a small </w:t>
      </w:r>
      <w:r w:rsidR="000A46B5">
        <w:lastRenderedPageBreak/>
        <w:t>reduction in the rate of forest loss as the contribution of agriculture to national GDP increases, although this effect is very weak (</w:t>
      </w:r>
      <w:r w:rsidR="000A46B5" w:rsidRPr="00045ECA">
        <w:t>Figure S2, Table S1</w:t>
      </w:r>
      <w:r w:rsidR="000A46B5">
        <w:t xml:space="preserve">0) and </w:t>
      </w:r>
      <w:r w:rsidR="00F4635E">
        <w:t>therefore inference is limited</w:t>
      </w:r>
      <w:r w:rsidR="000A46B5">
        <w:t>.</w:t>
      </w:r>
    </w:p>
    <w:p w14:paraId="5FF9CD15" w14:textId="0D234416" w:rsidR="000A46B5" w:rsidRPr="00BA5281" w:rsidRDefault="000A46B5" w:rsidP="000A46B5">
      <w:pPr>
        <w:rPr>
          <w:i/>
          <w:iCs/>
        </w:rPr>
      </w:pPr>
      <w:r>
        <w:rPr>
          <w:i/>
          <w:iCs/>
        </w:rPr>
        <w:t>New economic land concession</w:t>
      </w:r>
      <w:r w:rsidR="00E82045">
        <w:rPr>
          <w:i/>
          <w:iCs/>
        </w:rPr>
        <w:t>s</w:t>
      </w:r>
    </w:p>
    <w:p w14:paraId="0D3D8117" w14:textId="274FC14D" w:rsidR="000A46B5" w:rsidRDefault="000A46B5" w:rsidP="000A46B5">
      <w:r>
        <w:t>There were 287 new ELCs allocated within the study period, with the majority (51%) being designated for rubber production (</w:t>
      </w:r>
      <w:r w:rsidRPr="00045ECA">
        <w:t>Table S</w:t>
      </w:r>
      <w:r>
        <w:t xml:space="preserve">18). </w:t>
      </w:r>
      <w:bookmarkStart w:id="4" w:name="_Hlk85436482"/>
      <w:r>
        <w:t>The largest effect</w:t>
      </w:r>
      <w:r w:rsidR="004740E7">
        <w:t xml:space="preserve"> overall</w:t>
      </w:r>
      <w:r>
        <w:t xml:space="preserve"> was for the economic control variable population density, where there were very strong negative effects across all time lags (rate ratios for one-year lag = 0.012, two-year lag = 0.002, three-year lag = 0.0005, </w:t>
      </w:r>
      <w:r w:rsidRPr="00E71D64">
        <w:t xml:space="preserve">Table </w:t>
      </w:r>
      <w:r w:rsidR="004740E7">
        <w:t>2</w:t>
      </w:r>
      <w:r>
        <w:t>), indicating that new ELCs do not get allocated in areas of high human population density</w:t>
      </w:r>
      <w:bookmarkEnd w:id="4"/>
      <w:r>
        <w:t xml:space="preserve">. </w:t>
      </w:r>
      <w:bookmarkStart w:id="5" w:name="_Hlk85436510"/>
      <w:r>
        <w:t xml:space="preserve">The largest overall effect excluding control variables was for changes in agricultural proportion of GDP with no time lag and a one-year time lag </w:t>
      </w:r>
      <w:bookmarkEnd w:id="5"/>
      <w:r>
        <w:t xml:space="preserve">(no time lag rate ratio = 1.310, and one-year time lag rate ratio = 1.284, </w:t>
      </w:r>
      <w:r w:rsidRPr="005E63DE">
        <w:t xml:space="preserve">Table </w:t>
      </w:r>
      <w:r w:rsidR="004740E7">
        <w:t>2</w:t>
      </w:r>
      <w:r w:rsidRPr="005E63DE">
        <w:t xml:space="preserve">, Figure </w:t>
      </w:r>
      <w:r w:rsidR="004740E7">
        <w:t>5</w:t>
      </w:r>
      <w:r>
        <w:t xml:space="preserve">). </w:t>
      </w:r>
    </w:p>
    <w:p w14:paraId="60324C84" w14:textId="4629071F" w:rsidR="000A46B5" w:rsidRDefault="000A46B5" w:rsidP="000A46B5">
      <w:r>
        <w:t xml:space="preserve">From an economic perspective there were </w:t>
      </w:r>
      <w:bookmarkStart w:id="6" w:name="_Hlk85436539"/>
      <w:r>
        <w:t xml:space="preserve">positive relationships between the allocation of new ELCs and increases in the agricultural proportion of GDP and increases in foreign direct investment </w:t>
      </w:r>
      <w:bookmarkEnd w:id="6"/>
      <w:r>
        <w:t xml:space="preserve">(one-year time lag rate ratio = 1.004, </w:t>
      </w:r>
      <w:r w:rsidRPr="005E63DE">
        <w:t xml:space="preserve">Table </w:t>
      </w:r>
      <w:r w:rsidR="004740E7">
        <w:t>2</w:t>
      </w:r>
      <w:r w:rsidRPr="005E63DE">
        <w:t xml:space="preserve">, Figure </w:t>
      </w:r>
      <w:r w:rsidR="004740E7">
        <w:t>5</w:t>
      </w:r>
      <w:r>
        <w:t xml:space="preserve">). These effects suggest ties between both the development of new </w:t>
      </w:r>
      <w:r w:rsidR="004740E7">
        <w:t>ELCs</w:t>
      </w:r>
      <w:r>
        <w:t xml:space="preserve"> and the growth of the agricultural sector, and the injection of foreign wealth into the sector via the purchasing of concessions by international companies. There was also a </w:t>
      </w:r>
      <w:bookmarkStart w:id="7" w:name="_Hlk85436623"/>
      <w:r>
        <w:t xml:space="preserve">positive relationship between new ELC allocation and increases in development flows to the environment sector </w:t>
      </w:r>
      <w:bookmarkEnd w:id="7"/>
      <w:r>
        <w:t xml:space="preserve">(no time lag rate ratio = 1.031). This suggests that in the short-term, investments into the environment sector via development funding (predominantly from international donors) does not reduce the number of new ELC allocations. There was a negative relationship between new ELC allocation and </w:t>
      </w:r>
      <w:r w:rsidR="00DD2646">
        <w:t>positive changes in</w:t>
      </w:r>
      <w:r>
        <w:t xml:space="preserve"> per capita GDP (one-year time lag rate ratio = 0.985 and two-year time lag rate ratio = 0.974, </w:t>
      </w:r>
      <w:r w:rsidRPr="005E63DE">
        <w:t xml:space="preserve">Table </w:t>
      </w:r>
      <w:r w:rsidR="004740E7">
        <w:t>2</w:t>
      </w:r>
      <w:r w:rsidRPr="005E63DE">
        <w:t xml:space="preserve">, Figure </w:t>
      </w:r>
      <w:r w:rsidR="004740E7">
        <w:t>5</w:t>
      </w:r>
      <w:r>
        <w:t>). The reduction in ELC allocation as</w:t>
      </w:r>
      <w:r w:rsidR="00DD2646">
        <w:t xml:space="preserve"> change in per capita</w:t>
      </w:r>
      <w:r>
        <w:t xml:space="preserve"> GDP increases, over a period of one and two years, potentially suggests that there is a positive economic effect of ELCs. </w:t>
      </w:r>
    </w:p>
    <w:p w14:paraId="303CB01A" w14:textId="16580127" w:rsidR="000A46B5" w:rsidRDefault="000A46B5" w:rsidP="000A46B5">
      <w:bookmarkStart w:id="8" w:name="_Hlk85436768"/>
      <w:r>
        <w:t xml:space="preserve">The largest effect within the commodity set was for the change in market price of rice in the same year as the response </w:t>
      </w:r>
      <w:bookmarkEnd w:id="8"/>
      <w:r>
        <w:t>(no time lag) with a rate ratio of 1.009 (</w:t>
      </w:r>
      <w:r w:rsidRPr="005E63DE">
        <w:t xml:space="preserve">Table </w:t>
      </w:r>
      <w:r w:rsidR="0000260F">
        <w:t>2</w:t>
      </w:r>
      <w:r>
        <w:t xml:space="preserve">). There were </w:t>
      </w:r>
      <w:bookmarkStart w:id="9" w:name="_Hlk85436780"/>
      <w:r>
        <w:t xml:space="preserve">further strong positive relationships between the changes in the market price of rubber </w:t>
      </w:r>
      <w:bookmarkEnd w:id="9"/>
      <w:r>
        <w:t>(no time lag rate ratio = 1.001</w:t>
      </w:r>
      <w:bookmarkStart w:id="10" w:name="_Hlk85436794"/>
      <w:r>
        <w:t xml:space="preserve">), the changes in the non-food production index </w:t>
      </w:r>
      <w:bookmarkEnd w:id="10"/>
      <w:r>
        <w:t xml:space="preserve">(one-year time lag rate ratio = 1.007), </w:t>
      </w:r>
      <w:bookmarkStart w:id="11" w:name="_Hlk85436805"/>
      <w:r>
        <w:t xml:space="preserve">and changes in the market price of sugar </w:t>
      </w:r>
      <w:bookmarkEnd w:id="11"/>
      <w:r>
        <w:t xml:space="preserve">(two-year time lag rate ratio = 1.009). There were three negative relationships between ELC allocation and commodity variables, all of which were in the same year as the response (no time lag, </w:t>
      </w:r>
      <w:r w:rsidRPr="005E63DE">
        <w:t xml:space="preserve">Figure </w:t>
      </w:r>
      <w:r w:rsidR="0000260F">
        <w:t>6</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t>
      </w:r>
      <w:r w:rsidR="005C460B">
        <w:t>in the same year as the response</w:t>
      </w:r>
      <w:r>
        <w:t xml:space="preserve"> is meaningful. </w:t>
      </w:r>
      <w:bookmarkStart w:id="12" w:name="_Hlk85437183"/>
      <w:r>
        <w:t>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w:t>
      </w:r>
      <w:bookmarkEnd w:id="12"/>
      <w:r>
        <w:t xml:space="preserve"> </w:t>
      </w:r>
    </w:p>
    <w:p w14:paraId="233CAA57" w14:textId="5263F247" w:rsidR="000A46B5" w:rsidRDefault="000A46B5" w:rsidP="000A46B5">
      <w:r>
        <w:t>The producer price variable set, which reflects the farmgate prices of the commodities, had both positive and negative relationships with ELC allocation (</w:t>
      </w:r>
      <w:r w:rsidRPr="005E63DE">
        <w:t>Figure 4, Table 3</w:t>
      </w:r>
      <w:r>
        <w:t xml:space="preserve">). </w:t>
      </w:r>
      <w:bookmarkStart w:id="13" w:name="_Hlk85437276"/>
      <w:r>
        <w:t xml:space="preserve">The strongest positive relationship was with changes in the producer price of rubber </w:t>
      </w:r>
      <w:bookmarkEnd w:id="13"/>
      <w:r>
        <w:t>(no time lag rate ratio = 1.035). The effect of positive changes (i.e., net increases) in the price a farmer will get for rubber production can be seen in the predictions of new ELCs (</w:t>
      </w:r>
      <w:r w:rsidRPr="00DF51FB">
        <w:t>Figure 4</w:t>
      </w:r>
      <w:r>
        <w:t xml:space="preserve">). </w:t>
      </w:r>
      <w:bookmarkStart w:id="14" w:name="_Hlk85437378"/>
      <w:r>
        <w:t xml:space="preserve">There were also positive relationships between ELC allocation and changes in the producer price of corn </w:t>
      </w:r>
      <w:bookmarkEnd w:id="14"/>
      <w:r>
        <w:t xml:space="preserve">(one-year time lag rate ratio = 1.011) </w:t>
      </w:r>
      <w:bookmarkStart w:id="15" w:name="_Hlk85437385"/>
      <w:r>
        <w:t xml:space="preserve">and the producer price of rice </w:t>
      </w:r>
      <w:bookmarkEnd w:id="15"/>
      <w:r>
        <w:t xml:space="preserve">(two-year time lag rate ratio = 1.013, </w:t>
      </w:r>
      <w:r w:rsidRPr="00DF51FB">
        <w:t>Figure 4, Table 3</w:t>
      </w:r>
      <w:r>
        <w:t xml:space="preserve">). Corn and rice are less </w:t>
      </w:r>
      <w:r>
        <w:lastRenderedPageBreak/>
        <w:t xml:space="preserve">valuable in terms of absolute producer prices than sugar and rubber, and this may be reflected in the time lag that exists between positive changes in the prices and increases in new ELCs. </w:t>
      </w:r>
    </w:p>
    <w:p w14:paraId="1E83030E" w14:textId="06B6AF04" w:rsidR="009F455B" w:rsidRDefault="000A46B5" w:rsidP="000A46B5">
      <w:pPr>
        <w:sectPr w:rsidR="009F455B" w:rsidSect="009F455B">
          <w:pgSz w:w="11906" w:h="16838"/>
          <w:pgMar w:top="1440" w:right="1440" w:bottom="1440" w:left="1440" w:header="708" w:footer="708" w:gutter="0"/>
          <w:cols w:space="708"/>
          <w:docGrid w:linePitch="360"/>
        </w:sectPr>
      </w:pPr>
      <w:r>
        <w:t>There were two negative relationships between producer price variables and new ELC allocations (</w:t>
      </w:r>
      <w:r w:rsidRPr="00DF51FB">
        <w:t>Figure 4</w:t>
      </w:r>
      <w:r>
        <w:t xml:space="preserve">). </w:t>
      </w:r>
      <w:bookmarkStart w:id="16" w:name="_Hlk85437578"/>
      <w:r>
        <w:t>Increases in the producer prices of rice and cassava resulted in fewer predicted ELCs in the same year (no time lag rate ratio = 0.976) and two years later (two-year time lag rate ratio = 0.982), respectively</w:t>
      </w:r>
      <w:bookmarkEnd w:id="16"/>
      <w:r>
        <w:t xml:space="preserve">.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The negative relationship between the producer price of cassava and new ELC allocation was strong (two-year time lag rate ratio = 0.982, </w:t>
      </w:r>
      <w:r w:rsidRPr="00DF51FB">
        <w:t>Figure 4</w:t>
      </w:r>
      <w:r>
        <w:t>). Cassava is not a</w:t>
      </w:r>
      <w:r w:rsidR="00347783">
        <w:t xml:space="preserve"> </w:t>
      </w:r>
      <w:r>
        <w:t xml:space="preserve">valuable crop, yet it was the third most designated crop for new ELCs during the study period (4.9% of new ELCs, </w:t>
      </w:r>
      <w:r w:rsidRPr="00DF51FB">
        <w:t>Table S18</w:t>
      </w:r>
      <w:r>
        <w:t xml:space="preserve">). It is unclear what is driving the negative relationship between cassava and new ELCs after two years. </w:t>
      </w:r>
    </w:p>
    <w:p w14:paraId="7B392F78" w14:textId="499CD069" w:rsidR="009F455B" w:rsidRPr="00B41CFA" w:rsidRDefault="009F455B" w:rsidP="009F455B">
      <w:pPr>
        <w:rPr>
          <w:b/>
          <w:bCs/>
          <w:sz w:val="20"/>
          <w:szCs w:val="20"/>
        </w:rPr>
      </w:pPr>
      <w:r w:rsidRPr="00B41CFA">
        <w:rPr>
          <w:b/>
          <w:bCs/>
          <w:sz w:val="20"/>
          <w:szCs w:val="20"/>
        </w:rPr>
        <w:lastRenderedPageBreak/>
        <w:t xml:space="preserve">Table </w:t>
      </w:r>
      <w:r w:rsidR="004740E7">
        <w:rPr>
          <w:b/>
          <w:bCs/>
          <w:sz w:val="20"/>
          <w:szCs w:val="20"/>
        </w:rPr>
        <w:t>2</w:t>
      </w:r>
      <w:r w:rsidRPr="00B41CFA">
        <w:rPr>
          <w:b/>
          <w:bCs/>
          <w:sz w:val="20"/>
          <w:szCs w:val="20"/>
        </w:rPr>
        <w:t>.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r w:rsidR="00CC4F5A">
        <w:rPr>
          <w:b/>
          <w:bCs/>
          <w:sz w:val="20"/>
          <w:szCs w:val="20"/>
        </w:rPr>
        <w:t xml:space="preserve"> Coefficients are on the log scale. </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dAIC &lt; 6. </w:t>
      </w:r>
      <w:r w:rsidR="00CC4F5A">
        <w:rPr>
          <w:sz w:val="18"/>
          <w:szCs w:val="18"/>
        </w:rPr>
        <w:t>In some cases there was a single top model and therefore model averaging was not necessary.</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exp(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53D324B7" w14:textId="1E2855AB" w:rsidR="00C84941" w:rsidRDefault="00C84941" w:rsidP="009F455B">
      <w:pPr>
        <w:rPr>
          <w:b/>
          <w:bCs/>
          <w:sz w:val="20"/>
          <w:szCs w:val="20"/>
        </w:rPr>
      </w:pPr>
      <w:r>
        <w:rPr>
          <w:noProof/>
        </w:rPr>
        <w:lastRenderedPageBreak/>
        <w:drawing>
          <wp:inline distT="0" distB="0" distL="0" distR="0" wp14:anchorId="0C6B43D0" wp14:editId="195110CF">
            <wp:extent cx="5731510" cy="5731510"/>
            <wp:effectExtent l="0" t="0" r="2540" b="2540"/>
            <wp:docPr id="2"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Chart&#10;&#10;Description automatically generated with medium confidence"/>
                    <pic:cNvPicPr>
                      <a:picLocks noChangeAspect="1" noChangeArrowheads="1"/>
                    </pic:cNvPicPr>
                  </pic:nvPicPr>
                  <pic:blipFill>
                    <a:blip r:embed="rId9"/>
                    <a:stretch>
                      <a:fillRect/>
                    </a:stretch>
                  </pic:blipFill>
                  <pic:spPr bwMode="auto">
                    <a:xfrm>
                      <a:off x="0" y="0"/>
                      <a:ext cx="5731510" cy="5731510"/>
                    </a:xfrm>
                    <a:prstGeom prst="rect">
                      <a:avLst/>
                    </a:prstGeom>
                  </pic:spPr>
                </pic:pic>
              </a:graphicData>
            </a:graphic>
          </wp:inline>
        </w:drawing>
      </w:r>
    </w:p>
    <w:p w14:paraId="12411C9C" w14:textId="0786768F" w:rsidR="00C84941" w:rsidRPr="00C84941" w:rsidRDefault="00C84941" w:rsidP="00C84941">
      <w:pPr>
        <w:rPr>
          <w:b/>
          <w:bCs/>
          <w:sz w:val="20"/>
          <w:szCs w:val="20"/>
        </w:rPr>
      </w:pPr>
      <w:r w:rsidRPr="00C84941">
        <w:rPr>
          <w:b/>
          <w:bCs/>
          <w:sz w:val="20"/>
          <w:szCs w:val="20"/>
        </w:rPr>
        <w:t>Figure 2. Predicted relationship between rate of forest loss</w:t>
      </w:r>
      <w:r>
        <w:rPr>
          <w:b/>
          <w:bCs/>
          <w:sz w:val="20"/>
          <w:szCs w:val="20"/>
        </w:rPr>
        <w:t xml:space="preserve"> for Cambodia</w:t>
      </w:r>
      <w:r w:rsidRPr="00C84941">
        <w:rPr>
          <w:b/>
          <w:bCs/>
          <w:sz w:val="20"/>
          <w:szCs w:val="20"/>
        </w:rPr>
        <w:t xml:space="preserve"> and macroeconomic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 xml:space="preserve">Row a: Gross Domestic Product (GDP), row b: agricultural sectors contribution (%) to GDP, row c: development flows to the agricultural sector (USD millions), row d: development flows to the environment sector (USD millions), row 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17144DB" w14:textId="784430E0" w:rsidR="00C84941" w:rsidRDefault="00C84941" w:rsidP="009F455B">
      <w:pPr>
        <w:rPr>
          <w:b/>
          <w:bCs/>
          <w:sz w:val="20"/>
          <w:szCs w:val="20"/>
        </w:rPr>
      </w:pPr>
      <w:r>
        <w:rPr>
          <w:noProof/>
        </w:rPr>
        <w:lastRenderedPageBreak/>
        <w:drawing>
          <wp:inline distT="0" distB="0" distL="0" distR="0" wp14:anchorId="6B13EE78" wp14:editId="2A582FFA">
            <wp:extent cx="5731510" cy="5731510"/>
            <wp:effectExtent l="0" t="0" r="2540" b="2540"/>
            <wp:docPr id="3"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Diagram&#10;&#10;Description automatically generated with low confidence"/>
                    <pic:cNvPicPr>
                      <a:picLocks noChangeAspect="1" noChangeArrowheads="1"/>
                    </pic:cNvPicPr>
                  </pic:nvPicPr>
                  <pic:blipFill>
                    <a:blip r:embed="rId10"/>
                    <a:stretch>
                      <a:fillRect/>
                    </a:stretch>
                  </pic:blipFill>
                  <pic:spPr bwMode="auto">
                    <a:xfrm>
                      <a:off x="0" y="0"/>
                      <a:ext cx="5731510" cy="5731510"/>
                    </a:xfrm>
                    <a:prstGeom prst="rect">
                      <a:avLst/>
                    </a:prstGeom>
                  </pic:spPr>
                </pic:pic>
              </a:graphicData>
            </a:graphic>
          </wp:inline>
        </w:drawing>
      </w:r>
    </w:p>
    <w:p w14:paraId="39E51B07" w14:textId="6792B36B" w:rsidR="00C84941" w:rsidRPr="00C84941" w:rsidRDefault="00C84941" w:rsidP="009F455B">
      <w:pPr>
        <w:rPr>
          <w:b/>
          <w:bCs/>
          <w:sz w:val="20"/>
          <w:szCs w:val="20"/>
        </w:rPr>
      </w:pPr>
      <w:r w:rsidRPr="00C84941">
        <w:rPr>
          <w:b/>
          <w:bCs/>
          <w:sz w:val="20"/>
          <w:szCs w:val="20"/>
        </w:rPr>
        <w:t>Figure 3. Predicted relationship between forest loss and commodity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Points are the observed data, thick lines are model predictions, and faded ribbons are 95% confidence intervals.</w:t>
      </w:r>
      <w:r w:rsidR="004740E7">
        <w:rPr>
          <w:b/>
          <w:bCs/>
          <w:sz w:val="20"/>
          <w:szCs w:val="20"/>
        </w:rPr>
        <w:t xml:space="preserve"> </w:t>
      </w:r>
      <w:r w:rsidRPr="00C84941">
        <w:rPr>
          <w:b/>
          <w:bCs/>
          <w:sz w:val="20"/>
          <w:szCs w:val="20"/>
        </w:rPr>
        <w:t>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C84941">
        <w:rPr>
          <w:b/>
          <w:bCs/>
          <w:sz w:val="20"/>
          <w:szCs w:val="20"/>
          <w:vertAlign w:val="superscript"/>
        </w:rPr>
        <w:t>3</w:t>
      </w:r>
      <w:r w:rsidRPr="00C84941">
        <w:rPr>
          <w:b/>
          <w:bCs/>
          <w:sz w:val="20"/>
          <w:szCs w:val="20"/>
        </w:rPr>
        <w:t>). The left column of plots are the effects on forest cover at time t (i.e. the variable values and forest loss values from the same year), the middle</w:t>
      </w:r>
    </w:p>
    <w:p w14:paraId="3F4DF491" w14:textId="72598DA7" w:rsidR="00C84941" w:rsidRDefault="00C84941" w:rsidP="009F455B">
      <w:pPr>
        <w:rPr>
          <w:b/>
          <w:bCs/>
          <w:sz w:val="20"/>
          <w:szCs w:val="20"/>
        </w:rPr>
      </w:pPr>
      <w:r>
        <w:rPr>
          <w:noProof/>
        </w:rPr>
        <w:lastRenderedPageBreak/>
        <w:drawing>
          <wp:inline distT="0" distB="0" distL="0" distR="0" wp14:anchorId="709C2F3C" wp14:editId="26BBFCCC">
            <wp:extent cx="5731510" cy="5731510"/>
            <wp:effectExtent l="0" t="0" r="2540" b="2540"/>
            <wp:docPr id="4"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Chart, scatter chart&#10;&#10;Description automatically generated"/>
                    <pic:cNvPicPr>
                      <a:picLocks noChangeAspect="1" noChangeArrowheads="1"/>
                    </pic:cNvPicPr>
                  </pic:nvPicPr>
                  <pic:blipFill>
                    <a:blip r:embed="rId11"/>
                    <a:stretch>
                      <a:fillRect/>
                    </a:stretch>
                  </pic:blipFill>
                  <pic:spPr bwMode="auto">
                    <a:xfrm>
                      <a:off x="0" y="0"/>
                      <a:ext cx="5731510" cy="5731510"/>
                    </a:xfrm>
                    <a:prstGeom prst="rect">
                      <a:avLst/>
                    </a:prstGeom>
                  </pic:spPr>
                </pic:pic>
              </a:graphicData>
            </a:graphic>
          </wp:inline>
        </w:drawing>
      </w:r>
    </w:p>
    <w:p w14:paraId="4DDC1169" w14:textId="15A73082" w:rsidR="00C84941" w:rsidRPr="00C84941" w:rsidRDefault="00C84941" w:rsidP="00C84941">
      <w:pPr>
        <w:rPr>
          <w:b/>
          <w:bCs/>
          <w:sz w:val="20"/>
          <w:szCs w:val="20"/>
        </w:rPr>
      </w:pPr>
      <w:r w:rsidRPr="00C84941">
        <w:rPr>
          <w:b/>
          <w:bCs/>
          <w:sz w:val="20"/>
          <w:szCs w:val="20"/>
        </w:rPr>
        <w:t>Figure 4. Predicted relationship between forest loss and the producer prices (i.e. farmgate prices)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Points are the observed data, thick lines are model predictions, and faded ribbons are 95% confidence intervals.</w:t>
      </w:r>
      <w:r w:rsidR="004740E7">
        <w:rPr>
          <w:b/>
          <w:bCs/>
          <w:sz w:val="20"/>
          <w:szCs w:val="20"/>
        </w:rPr>
        <w:t xml:space="preserve"> </w:t>
      </w:r>
      <w:r w:rsidRPr="00C84941">
        <w:rPr>
          <w:b/>
          <w:bCs/>
          <w:sz w:val="20"/>
          <w:szCs w:val="20"/>
        </w:rPr>
        <w:t xml:space="preserve">Row a: producer price for rubber (USD/t) row b: producer price for cassava (USD/t), row c: producer price for corn (USD/t), row d: producer price for sugar (USD/t).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63B68C01" w14:textId="77777777" w:rsidR="00C84941" w:rsidRDefault="00C84941" w:rsidP="009F455B">
      <w:pPr>
        <w:rPr>
          <w:b/>
          <w:bCs/>
          <w:sz w:val="20"/>
          <w:szCs w:val="20"/>
        </w:rPr>
      </w:pPr>
    </w:p>
    <w:p w14:paraId="65AD8CD0" w14:textId="77777777" w:rsidR="00C84941" w:rsidRDefault="00C84941" w:rsidP="009F455B">
      <w:pPr>
        <w:rPr>
          <w:b/>
          <w:bCs/>
          <w:sz w:val="20"/>
          <w:szCs w:val="20"/>
        </w:rPr>
      </w:pPr>
    </w:p>
    <w:p w14:paraId="6E87E64B" w14:textId="77777777" w:rsidR="00C84941" w:rsidRDefault="00C84941" w:rsidP="009F455B">
      <w:pPr>
        <w:rPr>
          <w:b/>
          <w:bCs/>
          <w:sz w:val="20"/>
          <w:szCs w:val="20"/>
        </w:rPr>
      </w:pPr>
    </w:p>
    <w:p w14:paraId="3F03BFFF" w14:textId="77777777" w:rsidR="00C84941" w:rsidRDefault="00C84941" w:rsidP="009F455B">
      <w:pPr>
        <w:rPr>
          <w:b/>
          <w:bCs/>
          <w:sz w:val="20"/>
          <w:szCs w:val="20"/>
        </w:rPr>
      </w:pPr>
    </w:p>
    <w:p w14:paraId="7DB55BF2" w14:textId="49FCBA20" w:rsidR="00C84941" w:rsidRDefault="00C84941" w:rsidP="009F455B">
      <w:pPr>
        <w:rPr>
          <w:b/>
          <w:bCs/>
          <w:sz w:val="20"/>
          <w:szCs w:val="20"/>
        </w:rPr>
      </w:pPr>
    </w:p>
    <w:p w14:paraId="7F7D41BA" w14:textId="77777777" w:rsidR="004740E7" w:rsidRDefault="004740E7" w:rsidP="009F455B">
      <w:pPr>
        <w:rPr>
          <w:b/>
          <w:bCs/>
          <w:sz w:val="20"/>
          <w:szCs w:val="20"/>
        </w:rPr>
      </w:pPr>
    </w:p>
    <w:p w14:paraId="017EFCC3" w14:textId="74EB37D5" w:rsidR="009F455B" w:rsidRDefault="009F455B" w:rsidP="009F455B">
      <w:pPr>
        <w:rPr>
          <w:b/>
          <w:bCs/>
          <w:sz w:val="20"/>
          <w:szCs w:val="20"/>
        </w:rPr>
      </w:pPr>
      <w:r>
        <w:rPr>
          <w:noProof/>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46377EDD" w:rsidR="009F455B" w:rsidRDefault="009F455B" w:rsidP="009F455B">
      <w:pPr>
        <w:rPr>
          <w:b/>
          <w:bCs/>
          <w:i/>
          <w:iCs/>
        </w:rPr>
      </w:pPr>
      <w:r w:rsidRPr="00B41CFA">
        <w:rPr>
          <w:b/>
          <w:bCs/>
          <w:sz w:val="20"/>
          <w:szCs w:val="20"/>
        </w:rPr>
        <w:t xml:space="preserve">Figure </w:t>
      </w:r>
      <w:r w:rsidR="004740E7">
        <w:rPr>
          <w:b/>
          <w:bCs/>
          <w:sz w:val="20"/>
          <w:szCs w:val="20"/>
        </w:rPr>
        <w:t>5</w:t>
      </w:r>
      <w:r w:rsidRPr="00B41CFA">
        <w:rPr>
          <w:b/>
          <w:bCs/>
          <w:sz w:val="20"/>
          <w:szCs w:val="20"/>
        </w:rPr>
        <w:t xml:space="preserve">. Modelled relationships between economic predictors and the allocation of new economic land concessions in Cambodia between 1993 – 2015. </w:t>
      </w:r>
      <w:r w:rsidR="004740E7">
        <w:rPr>
          <w:b/>
          <w:bCs/>
          <w:sz w:val="20"/>
          <w:szCs w:val="20"/>
        </w:rPr>
        <w:t xml:space="preserve">Points are the observed data, </w:t>
      </w:r>
      <w:r w:rsidR="004740E7">
        <w:rPr>
          <w:b/>
          <w:bCs/>
          <w:sz w:val="20"/>
          <w:szCs w:val="20"/>
        </w:rPr>
        <w:t>black</w:t>
      </w:r>
      <w:r w:rsidR="004740E7">
        <w:rPr>
          <w:b/>
          <w:bCs/>
          <w:sz w:val="20"/>
          <w:szCs w:val="20"/>
        </w:rPr>
        <w:t xml:space="preserve"> lines are model predictions, and </w:t>
      </w:r>
      <w:r w:rsidR="004740E7">
        <w:rPr>
          <w:b/>
          <w:bCs/>
          <w:sz w:val="20"/>
          <w:szCs w:val="20"/>
        </w:rPr>
        <w:t>coloured</w:t>
      </w:r>
      <w:r w:rsidR="004740E7">
        <w:rPr>
          <w:b/>
          <w:bCs/>
          <w:sz w:val="20"/>
          <w:szCs w:val="20"/>
        </w:rPr>
        <w:t xml:space="preserve"> ribbons are 95% confidence intervals.</w:t>
      </w:r>
      <w:r w:rsidR="004740E7">
        <w:rPr>
          <w:b/>
          <w:bCs/>
          <w:sz w:val="20"/>
          <w:szCs w:val="20"/>
        </w:rPr>
        <w:t xml:space="preserve"> </w:t>
      </w:r>
      <w:r w:rsidRPr="00B41CFA">
        <w:rPr>
          <w:b/>
          <w:bCs/>
          <w:sz w:val="20"/>
          <w:szCs w:val="20"/>
        </w:rPr>
        <w:t>Top row: no time lag between predictor and response; middle row: 1-year time lag between predictor and response; bottom row: 2-year time lag between predictor and response.</w:t>
      </w:r>
      <w:r w:rsidR="00C65931">
        <w:rPr>
          <w:b/>
          <w:bCs/>
          <w:sz w:val="20"/>
          <w:szCs w:val="20"/>
        </w:rPr>
        <w:t xml:space="preserve"> </w:t>
      </w:r>
      <w:r w:rsidR="003D5F3C">
        <w:rPr>
          <w:b/>
          <w:bCs/>
          <w:sz w:val="20"/>
          <w:szCs w:val="20"/>
        </w:rPr>
        <w:t>Models had Poisson error structures with a log link; points and predictions were back-transformed to the original scale for plotting abov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17"/>
      <w:commentRangeStart w:id="18"/>
      <w:r>
        <w:rPr>
          <w:noProof/>
        </w:rPr>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17"/>
      <w:r>
        <w:rPr>
          <w:rStyle w:val="CommentReference"/>
        </w:rPr>
        <w:commentReference w:id="17"/>
      </w:r>
      <w:commentRangeEnd w:id="18"/>
      <w:r w:rsidR="00C65931">
        <w:rPr>
          <w:rStyle w:val="CommentReference"/>
        </w:rPr>
        <w:commentReference w:id="18"/>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0A1DA2E9" w:rsidR="009F455B" w:rsidRPr="00B41CFA" w:rsidRDefault="009F455B" w:rsidP="009F455B">
      <w:pPr>
        <w:rPr>
          <w:b/>
          <w:bCs/>
          <w:sz w:val="20"/>
          <w:szCs w:val="20"/>
        </w:rPr>
      </w:pPr>
      <w:r w:rsidRPr="00B41CFA">
        <w:rPr>
          <w:b/>
          <w:bCs/>
          <w:sz w:val="20"/>
          <w:szCs w:val="20"/>
        </w:rPr>
        <w:t xml:space="preserve">Figure </w:t>
      </w:r>
      <w:r w:rsidR="004740E7">
        <w:rPr>
          <w:b/>
          <w:bCs/>
          <w:sz w:val="20"/>
          <w:szCs w:val="20"/>
        </w:rPr>
        <w:t>6</w:t>
      </w:r>
      <w:r w:rsidRPr="00B41CFA">
        <w:rPr>
          <w:b/>
          <w:bCs/>
          <w:sz w:val="20"/>
          <w:szCs w:val="20"/>
        </w:rPr>
        <w:t xml:space="preserve">. Modelled relationships between commodity price predictors and the allocation of new economic land concessions in Cambodia between 1993 – 2015. </w:t>
      </w:r>
      <w:r w:rsidR="004740E7">
        <w:rPr>
          <w:b/>
          <w:bCs/>
          <w:sz w:val="20"/>
          <w:szCs w:val="20"/>
        </w:rPr>
        <w:t>Points are the observed data, black lines are model predictions, and coloured ribbons are 95% confidence intervals</w:t>
      </w:r>
      <w:r w:rsidR="004740E7">
        <w:rPr>
          <w:b/>
          <w:bCs/>
          <w:sz w:val="20"/>
          <w:szCs w:val="20"/>
        </w:rPr>
        <w:t>.</w:t>
      </w:r>
      <w:r w:rsidR="004740E7" w:rsidRPr="00B41CFA">
        <w:rPr>
          <w:b/>
          <w:bCs/>
          <w:sz w:val="20"/>
          <w:szCs w:val="20"/>
        </w:rPr>
        <w:t xml:space="preserve"> </w:t>
      </w:r>
      <w:r w:rsidRPr="00B41CFA">
        <w:rPr>
          <w:b/>
          <w:bCs/>
          <w:sz w:val="20"/>
          <w:szCs w:val="20"/>
        </w:rPr>
        <w:t>Top two rows: no time lag between predictor and response; third row: 1-year time lag between predictor and response; bottom row: 2-year time lag between predictor and response.</w:t>
      </w:r>
      <w:r w:rsidR="00DE2591">
        <w:rPr>
          <w:b/>
          <w:bCs/>
          <w:sz w:val="20"/>
          <w:szCs w:val="20"/>
        </w:rPr>
        <w:t xml:space="preserve"> </w:t>
      </w:r>
      <w:r w:rsidR="003D5F3C">
        <w:rPr>
          <w:b/>
          <w:bCs/>
          <w:sz w:val="20"/>
          <w:szCs w:val="20"/>
        </w:rPr>
        <w:t>Models had Poisson error structures with a log link; points and predictions were back-transformed to the original scale for plotting abov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rPr>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25E5B11B" w:rsidR="009F455B" w:rsidRPr="00B41CFA" w:rsidRDefault="009F455B" w:rsidP="009F455B">
      <w:pPr>
        <w:rPr>
          <w:b/>
          <w:bCs/>
          <w:sz w:val="20"/>
          <w:szCs w:val="20"/>
        </w:rPr>
      </w:pPr>
      <w:r w:rsidRPr="00B41CFA">
        <w:rPr>
          <w:b/>
          <w:bCs/>
          <w:sz w:val="20"/>
          <w:szCs w:val="20"/>
        </w:rPr>
        <w:t xml:space="preserve">Figure </w:t>
      </w:r>
      <w:r w:rsidR="004740E7">
        <w:rPr>
          <w:b/>
          <w:bCs/>
          <w:sz w:val="20"/>
          <w:szCs w:val="20"/>
        </w:rPr>
        <w:t>7</w:t>
      </w:r>
      <w:r w:rsidRPr="00B41CFA">
        <w:rPr>
          <w:b/>
          <w:bCs/>
          <w:sz w:val="20"/>
          <w:szCs w:val="20"/>
        </w:rPr>
        <w:t xml:space="preserve">. Modelled relationships between producer price predictors and the allocation of new economic land concessions Cambodia between 1993 – 2015. </w:t>
      </w:r>
      <w:r w:rsidR="004740E7">
        <w:rPr>
          <w:b/>
          <w:bCs/>
          <w:sz w:val="20"/>
          <w:szCs w:val="20"/>
        </w:rPr>
        <w:t>Points are the observed data, black lines are model predictions, and coloured ribbons are 95% confidence intervals</w:t>
      </w:r>
      <w:r w:rsidR="004740E7">
        <w:rPr>
          <w:b/>
          <w:bCs/>
          <w:sz w:val="20"/>
          <w:szCs w:val="20"/>
        </w:rPr>
        <w:t>.</w:t>
      </w:r>
      <w:r w:rsidR="004740E7" w:rsidRPr="00B41CFA">
        <w:rPr>
          <w:b/>
          <w:bCs/>
          <w:sz w:val="20"/>
          <w:szCs w:val="20"/>
        </w:rPr>
        <w:t xml:space="preserve"> </w:t>
      </w:r>
      <w:r w:rsidRPr="00B41CFA">
        <w:rPr>
          <w:b/>
          <w:bCs/>
          <w:sz w:val="20"/>
          <w:szCs w:val="20"/>
        </w:rPr>
        <w:t xml:space="preserve">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r w:rsidR="00DE2591">
        <w:rPr>
          <w:b/>
          <w:bCs/>
          <w:sz w:val="20"/>
          <w:szCs w:val="20"/>
        </w:rPr>
        <w:t xml:space="preserve"> </w:t>
      </w:r>
      <w:r w:rsidR="00DE2591">
        <w:rPr>
          <w:b/>
          <w:bCs/>
          <w:sz w:val="20"/>
          <w:szCs w:val="20"/>
        </w:rPr>
        <w:t>Models had Poisson error structures with a log link</w:t>
      </w:r>
      <w:r w:rsidR="003D5F3C">
        <w:rPr>
          <w:b/>
          <w:bCs/>
          <w:sz w:val="20"/>
          <w:szCs w:val="20"/>
        </w:rPr>
        <w:t>;</w:t>
      </w:r>
      <w:r w:rsidR="00DE2591">
        <w:rPr>
          <w:b/>
          <w:bCs/>
          <w:sz w:val="20"/>
          <w:szCs w:val="20"/>
        </w:rPr>
        <w:t xml:space="preserve"> points and predictions were back-transformed to the original scale for plotting above.</w:t>
      </w:r>
      <w:r w:rsidR="003D5F3C">
        <w:rPr>
          <w:b/>
          <w:bCs/>
          <w:sz w:val="20"/>
          <w:szCs w:val="20"/>
        </w:rPr>
        <w:t xml:space="preserve"> </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47F368DF" w:rsidR="006F2311" w:rsidRDefault="006F2311" w:rsidP="006F2311">
      <w:r>
        <w:t>In this study, we have modelled the relationships between macroeconomic variables and forest loss</w:t>
      </w:r>
      <w:r w:rsidR="00381FF1">
        <w:t xml:space="preserve"> </w:t>
      </w:r>
      <w:r>
        <w:t xml:space="preserve">and the development of </w:t>
      </w:r>
      <w:r w:rsidR="001B2E6F">
        <w:t>industrial-scale agriculture</w:t>
      </w:r>
      <w:r>
        <w:t>. We</w:t>
      </w:r>
      <w:r w:rsidR="00381FF1">
        <w:t xml:space="preserve"> were unable to detect any significant effects of</w:t>
      </w:r>
      <w:r w:rsidR="007C7AA3">
        <w:t xml:space="preserve"> </w:t>
      </w:r>
      <w:r w:rsidR="00381FF1">
        <w:t>macroeconomic variables</w:t>
      </w:r>
      <w:r w:rsidR="007C7AA3">
        <w:t xml:space="preserve"> on</w:t>
      </w:r>
      <w:r w:rsidR="001B2E6F">
        <w:t xml:space="preserve"> direct</w:t>
      </w:r>
      <w:r w:rsidR="007C7AA3">
        <w:t xml:space="preserve"> forest loss, yet we</w:t>
      </w:r>
      <w:r>
        <w:t xml:space="preserve"> have revealed some important </w:t>
      </w:r>
      <w:r>
        <w:lastRenderedPageBreak/>
        <w:t>relationships</w:t>
      </w:r>
      <w:r w:rsidR="007C7AA3">
        <w:t xml:space="preserve"> between macroeconomics and the development of new ELCs,</w:t>
      </w:r>
      <w:r>
        <w:t xml:space="preserve"> from which we can make inferences regarding indirect drivers of forest loss.</w:t>
      </w:r>
      <w:r w:rsidR="00381FF1">
        <w:t xml:space="preserve"> </w:t>
      </w:r>
      <w:r w:rsidR="007C7AA3">
        <w:t>Understanding the relationships between economic development and deforestation is</w:t>
      </w:r>
      <w:r w:rsidR="001B2E6F">
        <w:t xml:space="preserve"> critical in countries that are undergoing rapid economic and social development such as Cambodia </w:t>
      </w:r>
      <w:r w:rsidR="001B2E6F">
        <w:fldChar w:fldCharType="begin"/>
      </w:r>
      <w:r w:rsidR="001B2E6F">
        <w:instrText xml:space="preserve"> ADDIN ZOTERO_ITEM CSL_CITATION {"citationID":"E1ISxbwp","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1B2E6F">
        <w:fldChar w:fldCharType="separate"/>
      </w:r>
      <w:r w:rsidR="001B2E6F" w:rsidRPr="001B2E6F">
        <w:rPr>
          <w:rFonts w:ascii="Calibri" w:hAnsi="Calibri" w:cs="Calibri"/>
        </w:rPr>
        <w:t>(Hughes &amp; Un 2011)</w:t>
      </w:r>
      <w:r w:rsidR="001B2E6F">
        <w:fldChar w:fldCharType="end"/>
      </w:r>
      <w:r w:rsidR="001B2E6F">
        <w:t xml:space="preserve">, as it is within these conditions of socioeconomic transition that forest loss is often accelerated </w:t>
      </w:r>
      <w:r w:rsidR="001B2E6F">
        <w:fldChar w:fldCharType="begin"/>
      </w:r>
      <w:r w:rsidR="001B2E6F">
        <w:instrText xml:space="preserve"> ADDIN ZOTERO_ITEM CSL_CITATION {"citationID":"3e6VsjPn","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1B2E6F">
        <w:fldChar w:fldCharType="separate"/>
      </w:r>
      <w:r w:rsidR="001B2E6F" w:rsidRPr="001B2E6F">
        <w:rPr>
          <w:rFonts w:ascii="Calibri" w:hAnsi="Calibri" w:cs="Calibri"/>
        </w:rPr>
        <w:t>(Imai et al. 2018)</w:t>
      </w:r>
      <w:r w:rsidR="001B2E6F">
        <w:fldChar w:fldCharType="end"/>
      </w:r>
      <w:r w:rsidR="001B2E6F">
        <w:t>.</w:t>
      </w:r>
      <w:r w:rsidR="00947237">
        <w:t xml:space="preserve"> Knowledge of these relationships can be used to develop land use policies that can guide a country through forest transition periods </w:t>
      </w:r>
      <w:r w:rsidR="00947237">
        <w:fldChar w:fldCharType="begin"/>
      </w:r>
      <w:r w:rsidR="00947237">
        <w:instrText xml:space="preserve"> ADDIN ZOTERO_ITEM CSL_CITATION {"citationID":"DpjHWtQL","properties":{"formattedCitation":"(Mather 1992)","plainCitation":"(Mather 1992)","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947237">
        <w:fldChar w:fldCharType="separate"/>
      </w:r>
      <w:r w:rsidR="00947237" w:rsidRPr="00947237">
        <w:rPr>
          <w:rFonts w:ascii="Calibri" w:hAnsi="Calibri" w:cs="Calibri"/>
        </w:rPr>
        <w:t>(Mather 1992)</w:t>
      </w:r>
      <w:r w:rsidR="00947237">
        <w:fldChar w:fldCharType="end"/>
      </w:r>
      <w:r w:rsidR="00947237">
        <w:t xml:space="preserve"> towards sustainable forestry </w:t>
      </w:r>
      <w:r w:rsidR="00947237">
        <w:fldChar w:fldCharType="begin"/>
      </w:r>
      <w:r w:rsidR="00947237">
        <w:instrText xml:space="preserve"> ADDIN ZOTERO_ITEM CSL_CITATION {"citationID":"DhVThW0z","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947237">
        <w:fldChar w:fldCharType="separate"/>
      </w:r>
      <w:r w:rsidR="00947237" w:rsidRPr="00947237">
        <w:rPr>
          <w:rFonts w:ascii="Calibri" w:hAnsi="Calibri" w:cs="Calibri"/>
        </w:rPr>
        <w:t>(Culas 2012)</w:t>
      </w:r>
      <w:r w:rsidR="00947237">
        <w:fldChar w:fldCharType="end"/>
      </w:r>
      <w:r w:rsidR="00947237">
        <w:t xml:space="preserve">. </w:t>
      </w:r>
    </w:p>
    <w:p w14:paraId="600B1431" w14:textId="69DABDA8" w:rsidR="00AD3F12" w:rsidRPr="00AD3F12" w:rsidRDefault="00AD3F12" w:rsidP="006F2311">
      <w:pPr>
        <w:rPr>
          <w:b/>
          <w:bCs/>
        </w:rPr>
      </w:pPr>
      <w:r w:rsidRPr="00AD3F12">
        <w:rPr>
          <w:b/>
          <w:bCs/>
          <w:i/>
          <w:iCs/>
        </w:rPr>
        <w:t>Direct forest loss</w:t>
      </w:r>
    </w:p>
    <w:p w14:paraId="135FC9CB" w14:textId="16E77043" w:rsidR="00046338" w:rsidRDefault="006F2311" w:rsidP="006F2311">
      <w:r>
        <w:t xml:space="preserve">There were very few significant effects </w:t>
      </w:r>
      <w:r w:rsidR="00F55680">
        <w:t>from the models</w:t>
      </w:r>
      <w:r>
        <w:t xml:space="preserve"> with forest loss as the response variable. Some of the predictor variables have been shown to correlate with LUC in other studies, such as GDP </w:t>
      </w:r>
      <w:r>
        <w:fldChar w:fldCharType="begin"/>
      </w:r>
      <w:r w:rsidR="007739D7">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007739D7" w:rsidRPr="007739D7">
        <w:rPr>
          <w:rFonts w:ascii="Calibri" w:hAnsi="Calibri" w:cs="Calibri"/>
        </w:rPr>
        <w:t>(Ewers 2006; Gong et al. 2013; Kuang et al. 2016; Fan &amp; Ding 2016)</w:t>
      </w:r>
      <w:r>
        <w:fldChar w:fldCharType="end"/>
      </w:r>
      <w:r>
        <w:t xml:space="preserve">, the contribution of economic sectors to national GDP </w:t>
      </w:r>
      <w:r>
        <w:fldChar w:fldCharType="begin"/>
      </w:r>
      <w:r w:rsidR="007739D7">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007739D7" w:rsidRPr="007739D7">
        <w:rPr>
          <w:rFonts w:ascii="Calibri" w:hAnsi="Calibri" w:cs="Calibri"/>
        </w:rPr>
        <w:t>(Gong et al. 2013)</w:t>
      </w:r>
      <w:r>
        <w:fldChar w:fldCharType="end"/>
      </w:r>
      <w:r>
        <w:t xml:space="preserve">, human population growth and density </w:t>
      </w:r>
      <w:r>
        <w:fldChar w:fldCharType="begin"/>
      </w:r>
      <w:r w:rsidR="007739D7">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 Bonilla-Bedoya et al. 2018)</w:t>
      </w:r>
      <w:r>
        <w:fldChar w:fldCharType="end"/>
      </w:r>
      <w:r>
        <w:t xml:space="preserve">, and agricultural output </w:t>
      </w:r>
      <w:r>
        <w:fldChar w:fldCharType="begin"/>
      </w:r>
      <w:r w:rsidR="007739D7">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r w:rsidR="003D5F3C">
        <w:t>a rare example</w:t>
      </w:r>
      <w:r>
        <w:t xml:space="preserve"> of civil unrest and war</w:t>
      </w:r>
      <w:r w:rsidR="003D5F3C">
        <w:t xml:space="preserve"> </w:t>
      </w:r>
      <w:r w:rsidR="00406839">
        <w:t>resulting in</w:t>
      </w:r>
      <w:r>
        <w:t xml:space="preserve"> economic collapse, </w:t>
      </w:r>
      <w:r w:rsidR="00406839">
        <w:t>followed by</w:t>
      </w:r>
      <w:r>
        <w:t xml:space="preserve"> subsequent rapid economic revival</w:t>
      </w:r>
      <w:r w:rsidR="003D5F3C">
        <w:t xml:space="preserve"> </w:t>
      </w:r>
      <w:r w:rsidR="003D5F3C">
        <w:fldChar w:fldCharType="begin"/>
      </w:r>
      <w:r w:rsidR="00046338">
        <w:instrText xml:space="preserve"> ADDIN ZOTERO_ITEM CSL_CITATION {"citationID":"jip8FHXz","properties":{"formattedCitation":"(Hamada &amp; Kasuya 1992; Riedel &amp; Turley 1999)","plainCitation":"(Hamada &amp; Kasuya 1992; Riedel &amp; Turley 1999)","noteIndex":0},"citationItems":[{"id":2884,"uris":["http://zotero.org/users/2170232/items/QTF3RFFE"],"uri":["http://zotero.org/users/2170232/items/QTF3RFFE"],"itemData":{"id":2884,"type":"report","event-place":"New Haven, CT","genre":"Center Discussion Paper","number":"672","publisher":"Yale University Economic Growth Center","publisher-place":"New Haven, CT","title":"The reconstruction and stbilization of the postwar Japanese economy: Possible lessons for Eastern Europe?","author":[{"family":"Hamada","given":"Koichi"},{"family":"Kasuya","given":"Munehisa"}],"issued":{"date-parts":[["1992"]]}}},{"id":2883,"uris":["http://zotero.org/users/2170232/items/98D7PRSN"],"uri":["http://zotero.org/users/2170232/items/98D7PRSN"],"itemData":{"id":2883,"type":"report","abstract":"Reform in Viet Nam is a protracted process. Beginning in 1979, it experienced both advances and reversals until 1986, a sudden acceleration in 1989-91, then gradualism hampered by a deepening entrenchment of interests in positions both for and against further liberalisation. A stop-go cycle has developed in which the new incentives and opportunities resulting from reform are sufficient to block broad reversion to earlier phases, but comprehensive advances would seem to depend on the occurrence of deeply unfavourable shocks. When crisis has seriously undermined performance, leaders have embraced reform to shore up legitimacy, while in good times they have tended to disagree over the long-term risks of reform and how to deal with those risks ...","event-place":"Paris","language":"en","note":"DOI: 10.1787/634117557525","publisher":"OECD","publisher-place":"Paris","source":"OECD iLibrary","title":"The Politics and Economics of Transition to an Open Market Economy in Viet Nam","URL":"https://www.oecd-ilibrary.org/content/paper/634117557525","author":[{"family":"Riedel","given":"James"},{"family":"Turley","given":"William S."}],"accessed":{"date-parts":[["2021",10,16]]},"issued":{"date-parts":[["1999",9,1]]}}}],"schema":"https://github.com/citation-style-language/schema/raw/master/csl-citation.json"} </w:instrText>
      </w:r>
      <w:r w:rsidR="003D5F3C">
        <w:fldChar w:fldCharType="separate"/>
      </w:r>
      <w:r w:rsidR="00046338" w:rsidRPr="00046338">
        <w:rPr>
          <w:rFonts w:ascii="Calibri" w:hAnsi="Calibri" w:cs="Calibri"/>
        </w:rPr>
        <w:t>(</w:t>
      </w:r>
      <w:r w:rsidR="00046338">
        <w:rPr>
          <w:rFonts w:ascii="Calibri" w:hAnsi="Calibri" w:cs="Calibri"/>
        </w:rPr>
        <w:t xml:space="preserve">other Asian examples include Japan and Vietnam, see </w:t>
      </w:r>
      <w:r w:rsidR="00046338" w:rsidRPr="00046338">
        <w:rPr>
          <w:rFonts w:ascii="Calibri" w:hAnsi="Calibri" w:cs="Calibri"/>
        </w:rPr>
        <w:t>Hamada &amp; Kasuya 1992</w:t>
      </w:r>
      <w:r w:rsidR="00046338">
        <w:rPr>
          <w:rFonts w:ascii="Calibri" w:hAnsi="Calibri" w:cs="Calibri"/>
        </w:rPr>
        <w:t xml:space="preserve"> and</w:t>
      </w:r>
      <w:r w:rsidR="00046338" w:rsidRPr="00046338">
        <w:rPr>
          <w:rFonts w:ascii="Calibri" w:hAnsi="Calibri" w:cs="Calibri"/>
        </w:rPr>
        <w:t xml:space="preserve"> Riedel &amp; Turley 1999)</w:t>
      </w:r>
      <w:r w:rsidR="003D5F3C">
        <w:fldChar w:fldCharType="end"/>
      </w:r>
      <w:r>
        <w:t xml:space="preserve">.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rsidR="007739D7">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007739D7" w:rsidRPr="007739D7">
        <w:rPr>
          <w:rFonts w:ascii="Calibri" w:hAnsi="Calibri" w:cs="Calibri"/>
        </w:rPr>
        <w:t>(Culas 2007)</w:t>
      </w:r>
      <w:r>
        <w:fldChar w:fldCharType="end"/>
      </w:r>
      <w:r>
        <w:t>. F</w:t>
      </w:r>
      <w:r w:rsidR="00406839">
        <w:t>inally</w:t>
      </w:r>
      <w:r>
        <w:t>, we only investigated up to two years of time lag between changes in predictor variables and changes in forest cover.</w:t>
      </w:r>
      <w:r w:rsidR="00046338">
        <w:t xml:space="preserve"> It is possible that changes in certain macroeconomics take longer than two years to have a significant effect on forest cover. For example, </w:t>
      </w:r>
      <w:r w:rsidR="008B3DA9">
        <w:t>the “trickle down” effect of foreign investment, whereby the local economies of the host nation see increased</w:t>
      </w:r>
      <w:r w:rsidR="00046338">
        <w:t xml:space="preserve"> </w:t>
      </w:r>
      <w:r w:rsidR="008B3DA9">
        <w:t xml:space="preserve">productivity and profitability which in turn may drive land use change and forest loss at the local scale, is smaller and more fragile than usually assumed </w:t>
      </w:r>
      <w:r w:rsidR="008B3DA9">
        <w:fldChar w:fldCharType="begin"/>
      </w:r>
      <w:r w:rsidR="008B3DA9">
        <w:instrText xml:space="preserve"> ADDIN ZOTERO_ITEM CSL_CITATION {"citationID":"O4QciKqb","properties":{"formattedCitation":"(Jensen 2006)","plainCitation":"(Jensen 2006)","noteIndex":0},"citationItems":[{"id":2885,"uris":["http://zotero.org/users/2170232/items/2MW4TFCV"],"uri":["http://zotero.org/users/2170232/items/2MW4TFCV"],"itemData":{"id":2885,"type":"article-journal","abstract":"This article sets out to make an assessment of the relationship between Foreign Direct Investment (FDI) and economic growth in transition countries through a review of the empirical record to date. The first part reviews the phases of transition in combination with policy efforts to attract FDI. In the second part, different growth studies across levels of analysis are juxtaposed to better understand the overall growth impact of FDI in transition countries. Since foreign firms have a large direct effect on performance at the level of the firm it is often assumed that they automatically contribute to the economic growth of host countries. The missing link in this discussion is the concept of ‘trickle down’. Superior direct effects in terms of productivity and profitability are hypothesised to trickle down to the host country both as spillovers, or catalysing effects on local firms, and through the expected increase in income that such direct and indirect effects in combination will generate through labour income and taxes. The review shows that such trickle down effects are quite fragile in terms of being demonstrated to exist in transition countries. Combined with widespread usage of tax holidays, subsidies and acquisition discounts, it is not certain that positive direct effects equate with economic growth in these countries.","container-title":"Europe-Asia Studies","DOI":"10.1080/09668130600831084","ISSN":"0966-8136","issue":"6","note":"publisher: Routledge\n_eprint: https://doi.org/10.1080/09668130600831084","page":"881-902","source":"Taylor and Francis+NEJM","title":"Foreign Direct Investment and economic transition: Panacea or pain killer?","title-short":"Foreign Direct Investment and economic transition","volume":"58","author":[{"family":"Jensen","given":"Camilla"}],"issued":{"date-parts":[["2006",9,1]]}}}],"schema":"https://github.com/citation-style-language/schema/raw/master/csl-citation.json"} </w:instrText>
      </w:r>
      <w:r w:rsidR="008B3DA9">
        <w:fldChar w:fldCharType="separate"/>
      </w:r>
      <w:r w:rsidR="008B3DA9" w:rsidRPr="008B3DA9">
        <w:rPr>
          <w:rFonts w:ascii="Calibri" w:hAnsi="Calibri" w:cs="Calibri"/>
        </w:rPr>
        <w:t>(Jensen 2006)</w:t>
      </w:r>
      <w:r w:rsidR="008B3DA9">
        <w:fldChar w:fldCharType="end"/>
      </w:r>
      <w:r w:rsidR="008B3DA9">
        <w:t>.</w:t>
      </w:r>
      <w:r w:rsidR="00F55680">
        <w:t xml:space="preserve"> </w:t>
      </w:r>
      <w:r w:rsidR="003205E2">
        <w:t xml:space="preserve">Therefore, if there is an indirect effect of foreign investment on forest loss, it may take </w:t>
      </w:r>
      <w:r w:rsidR="00406839">
        <w:t>several</w:t>
      </w:r>
      <w:r w:rsidR="003205E2">
        <w:t xml:space="preserve"> years for this effect to trickle down to forests at local levels. </w:t>
      </w:r>
      <w:r w:rsidR="00F55680">
        <w:t xml:space="preserve">  </w:t>
      </w:r>
      <w:r w:rsidR="00046338">
        <w:t xml:space="preserve"> </w:t>
      </w:r>
    </w:p>
    <w:p w14:paraId="3C8E1423" w14:textId="3798BDD3" w:rsidR="00AD3F12" w:rsidRPr="00AD3F12" w:rsidRDefault="00AD3F12" w:rsidP="006F2311">
      <w:pPr>
        <w:rPr>
          <w:b/>
          <w:bCs/>
          <w:i/>
          <w:iCs/>
        </w:rPr>
      </w:pPr>
      <w:r w:rsidRPr="00AD3F12">
        <w:rPr>
          <w:b/>
          <w:bCs/>
          <w:i/>
          <w:iCs/>
        </w:rPr>
        <w:t>New ELCs</w:t>
      </w:r>
    </w:p>
    <w:p w14:paraId="79089BA6" w14:textId="77777777" w:rsidR="003205E2"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7739D7">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739D7" w:rsidRPr="007739D7">
        <w:rPr>
          <w:rFonts w:ascii="Calibri" w:hAnsi="Calibri" w:cs="Calibri"/>
        </w:rPr>
        <w:t>(Global Witness 2013; Watson et al. 2014)</w:t>
      </w:r>
      <w:r>
        <w:fldChar w:fldCharType="end"/>
      </w:r>
      <w:r>
        <w:t>. Therefore, ELCs themselves can be considered direct drivers of forest loss, rendering the macroeconomic predictors indirect drivers. Our results have demonstrated that during the study period, the economic development of the country</w:t>
      </w:r>
      <w:r w:rsidR="00B66116">
        <w:t>, including increases in foreign investment, changes in the structure of national GDP, and fluctuations in agricultural commodity prices,</w:t>
      </w:r>
      <w:r>
        <w:t xml:space="preserve"> was closely linked to the increase in ELCs, which in turn have</w:t>
      </w:r>
      <w:r w:rsidR="00B66116">
        <w:t xml:space="preserve"> previously been shown to</w:t>
      </w:r>
      <w:r>
        <w:t xml:space="preserve"> driv</w:t>
      </w:r>
      <w:r w:rsidR="00B66116">
        <w:t>e</w:t>
      </w:r>
      <w:r>
        <w:t xml:space="preserve"> forest loss</w:t>
      </w:r>
      <w:r w:rsidR="00B66116">
        <w:t xml:space="preserve"> </w:t>
      </w:r>
      <w:r w:rsidR="00B66116">
        <w:fldChar w:fldCharType="begin"/>
      </w:r>
      <w:r w:rsidR="003D5F3C">
        <w:instrText xml:space="preserve"> ADDIN ZOTERO_ITEM CSL_CITATION {"citationID":"s3W9z4mt","properties":{"formattedCitation":"(Davis et al. 2015)","plainCitation":"(Davis et al. 2015)","dontUpdate":true,"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66116">
        <w:fldChar w:fldCharType="separate"/>
      </w:r>
      <w:r w:rsidR="00B66116" w:rsidRPr="007739D7">
        <w:rPr>
          <w:rFonts w:ascii="Calibri" w:hAnsi="Calibri" w:cs="Calibri"/>
        </w:rPr>
        <w:t>(Davis et al. 2015; Watson et al. 2014)</w:t>
      </w:r>
      <w:r w:rsidR="00B66116">
        <w:fldChar w:fldCharType="end"/>
      </w:r>
      <w:r>
        <w:t xml:space="preserve">. </w:t>
      </w:r>
    </w:p>
    <w:p w14:paraId="2B72F5CE" w14:textId="6340E90C" w:rsidR="0089542A" w:rsidRPr="0089542A" w:rsidRDefault="0089542A" w:rsidP="00801E63">
      <w:pPr>
        <w:rPr>
          <w:i/>
          <w:iCs/>
        </w:rPr>
      </w:pPr>
      <w:r w:rsidRPr="0089542A">
        <w:rPr>
          <w:i/>
          <w:iCs/>
        </w:rPr>
        <w:lastRenderedPageBreak/>
        <w:t xml:space="preserve">Economics </w:t>
      </w:r>
    </w:p>
    <w:p w14:paraId="39CD1206" w14:textId="120A2D27" w:rsidR="00801E63" w:rsidRDefault="006F2311" w:rsidP="00801E63">
      <w:r>
        <w:t xml:space="preserve">There were clear relationships between the size of the agricultural sector, the rates of foreign investment, and the number of new ELCs. </w:t>
      </w:r>
      <w:r w:rsidR="00801E63">
        <w:t xml:space="preserve">For example, when the agricultural sector’s proportion of national GDP decreases by 3% in a given year relative to the previous year, the number of new ELCs allocated that year 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w:t>
      </w:r>
    </w:p>
    <w:p w14:paraId="2DECDAB0" w14:textId="1A76F249" w:rsidR="006F2311" w:rsidRDefault="006F2311" w:rsidP="006F2311">
      <w:commentRangeStart w:id="19"/>
      <w:r>
        <w:t>Th</w:t>
      </w:r>
      <w:commentRangeEnd w:id="19"/>
      <w:r w:rsidR="00406839">
        <w:rPr>
          <w:rStyle w:val="CommentReference"/>
        </w:rPr>
        <w:commentReference w:id="19"/>
      </w:r>
      <w:r>
        <w:t xml:space="preserve">e process of awarding ELC contracts in Cambodia has been criticised for lacking transparency and for corruption </w:t>
      </w:r>
      <w:r>
        <w:fldChar w:fldCharType="begin"/>
      </w:r>
      <w:r w:rsidR="007739D7">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007739D7" w:rsidRPr="007739D7">
        <w:rPr>
          <w:rFonts w:ascii="Calibri" w:hAnsi="Calibri" w:cs="Calibri"/>
        </w:rPr>
        <w:t>(Vrieze &amp; Kuch 2012; Neef et al. 2013)</w:t>
      </w:r>
      <w:r>
        <w:fldChar w:fldCharType="end"/>
      </w:r>
      <w:r>
        <w:t>, and so it is not always possible to identify who owns a particular concession. Nevertheless, of those identified</w:t>
      </w:r>
      <w:r w:rsidR="00F513EE">
        <w:t xml:space="preserve"> (80% are identifiable)</w:t>
      </w:r>
      <w:r>
        <w:t xml:space="preserve">, 48% were foreign owned </w:t>
      </w:r>
      <w:r>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007739D7" w:rsidRPr="007739D7">
        <w:rPr>
          <w:rFonts w:ascii="Calibri" w:hAnsi="Calibri" w:cs="Calibri"/>
        </w:rPr>
        <w:t>(Licadho 2019)</w:t>
      </w:r>
      <w:r>
        <w:fldChar w:fldCharType="end"/>
      </w:r>
      <w:r>
        <w:t>. Despite real and perceived benefits of attracting foreign investment and expanding the production of cash crops</w:t>
      </w:r>
      <w:r w:rsidR="00801E63">
        <w:t xml:space="preserve"> (</w:t>
      </w:r>
      <w:r w:rsidR="00801E63" w:rsidRPr="00801E63">
        <w:rPr>
          <w:highlight w:val="yellow"/>
        </w:rPr>
        <w:t>ref</w:t>
      </w:r>
      <w:r w:rsidR="00801E63">
        <w:t>)</w:t>
      </w:r>
      <w:r>
        <w:t>, there are numerous negative effects on local people and the environment</w:t>
      </w:r>
      <w:r w:rsidR="00050B93">
        <w:t xml:space="preserve"> </w:t>
      </w:r>
      <w:r w:rsidR="00050B93">
        <w:fldChar w:fldCharType="begin"/>
      </w:r>
      <w:r w:rsidR="00050B93">
        <w:instrText xml:space="preserve"> ADDIN ZOTERO_ITEM CSL_CITATION {"citationID":"3NnixZ3m","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050B93">
        <w:fldChar w:fldCharType="separate"/>
      </w:r>
      <w:r w:rsidR="00050B93" w:rsidRPr="00050B93">
        <w:rPr>
          <w:rFonts w:ascii="Calibri" w:hAnsi="Calibri" w:cs="Calibri"/>
        </w:rPr>
        <w:t>(Curtis et al. 2018)</w:t>
      </w:r>
      <w:r w:rsidR="00050B93">
        <w:fldChar w:fldCharType="end"/>
      </w:r>
      <w:r>
        <w:t xml:space="preserve">. Development of potential agricultural land by investors comes with opportunity costs for local people, who otherwise may have had access to the land, water, and other resources, and could have developed agriculture </w:t>
      </w:r>
      <w:r w:rsidR="00F513EE">
        <w:t>themselves</w:t>
      </w:r>
      <w:r w:rsidR="00F513EE">
        <w:t xml:space="preserve"> </w:t>
      </w:r>
      <w:r>
        <w:t>that would have alleviated poverty more effectively than a</w:t>
      </w:r>
      <w:r w:rsidR="00F513EE">
        <w:t>n externally owned</w:t>
      </w:r>
      <w:r>
        <w:t xml:space="preserve"> commercial agricultural enterprise. </w:t>
      </w:r>
    </w:p>
    <w:p w14:paraId="029DC42A" w14:textId="11CEF49B" w:rsidR="00AD3F12" w:rsidRPr="0089542A" w:rsidRDefault="00AD3F12" w:rsidP="006F2311">
      <w:pPr>
        <w:rPr>
          <w:i/>
          <w:iCs/>
        </w:rPr>
      </w:pPr>
      <w:r w:rsidRPr="0089542A">
        <w:rPr>
          <w:i/>
          <w:iCs/>
        </w:rPr>
        <w:t>Commodity</w:t>
      </w:r>
      <w:r w:rsidR="0089542A" w:rsidRPr="0089542A">
        <w:rPr>
          <w:i/>
          <w:iCs/>
        </w:rPr>
        <w:t xml:space="preserve"> and producer</w:t>
      </w:r>
      <w:r w:rsidRPr="0089542A">
        <w:rPr>
          <w:i/>
          <w:iCs/>
        </w:rPr>
        <w:t xml:space="preserve"> prices</w:t>
      </w:r>
    </w:p>
    <w:p w14:paraId="1B34C37E" w14:textId="7CFACF1B" w:rsidR="00801E63" w:rsidRDefault="006F2311" w:rsidP="006F2311">
      <w:r>
        <w:t>Changes in new ELC allocation can be effectively predicted by several key agricultural commodity prices, both on the international market and internally at the farmgate scale. Rubber, sugar, corn, and rice we all important variables in the models, and increases in the market prices</w:t>
      </w:r>
      <w:r w:rsidR="00F1302E">
        <w:t xml:space="preserve"> and producer prices</w:t>
      </w:r>
      <w:r>
        <w:t xml:space="preserve"> of these commodities can predict increases in the allocation of ELCs. </w:t>
      </w:r>
      <w:r w:rsidR="00801E63">
        <w:t>Economic land concessions in Cambodia are predominantly agro-industrial concessions, and therefore the positive relationships between the price of agricultural commodities and new ELC allocations is not surprising. Rubber and rice are the most valuable market commodities within the variable set</w:t>
      </w:r>
      <w:r w:rsidR="00050B93">
        <w:t xml:space="preserve"> (</w:t>
      </w:r>
      <w:r w:rsidR="00050B93" w:rsidRPr="00050B93">
        <w:rPr>
          <w:highlight w:val="yellow"/>
        </w:rPr>
        <w:t>Table Sx</w:t>
      </w:r>
      <w:r w:rsidR="00050B93">
        <w:t>)</w:t>
      </w:r>
      <w:r w:rsidR="00801E63">
        <w:t xml:space="preserve">, and we can see this reflected in the model; if rubber market prices do not change between </w:t>
      </w:r>
      <w:r w:rsidR="00050B93">
        <w:t>years,</w:t>
      </w:r>
      <w:r w:rsidR="00801E63">
        <w:t xml:space="preserve"> then approximately 4 new ELCs are predicted in year </w:t>
      </w:r>
      <w:r w:rsidR="00801E63">
        <w:rPr>
          <w:i/>
          <w:iCs/>
        </w:rPr>
        <w:t>t+1</w:t>
      </w:r>
      <w:r w:rsidR="00801E63">
        <w:t xml:space="preserve">, whereas if the price of rubber increases by $1500/ton in year </w:t>
      </w:r>
      <w:r w:rsidR="00801E63">
        <w:rPr>
          <w:i/>
          <w:iCs/>
        </w:rPr>
        <w:t>t</w:t>
      </w:r>
      <w:r w:rsidR="00801E63">
        <w:t xml:space="preserve">, then approximately 29 new ELCs are predicted in year </w:t>
      </w:r>
      <w:r w:rsidR="00801E63">
        <w:rPr>
          <w:i/>
          <w:iCs/>
        </w:rPr>
        <w:t>t+1</w:t>
      </w:r>
      <w:r w:rsidR="00801E63">
        <w:t xml:space="preserve">. </w:t>
      </w:r>
      <w:r w:rsidR="00F1302E">
        <w:t xml:space="preserve">The difference between the number of new ELC allocations when the producer price of rubber changes from a decrease of $30/ton (from year </w:t>
      </w:r>
      <w:r w:rsidR="00F1302E">
        <w:rPr>
          <w:i/>
          <w:iCs/>
        </w:rPr>
        <w:t xml:space="preserve">t </w:t>
      </w:r>
      <w:r w:rsidR="00F1302E">
        <w:t xml:space="preserve">to year </w:t>
      </w:r>
      <w:r w:rsidR="00F1302E">
        <w:rPr>
          <w:i/>
          <w:iCs/>
        </w:rPr>
        <w:t>t+1</w:t>
      </w:r>
      <w:r w:rsidR="00F1302E">
        <w:t>) to no change at all (i.e., the price remains constant) is approximately 3. In contrast, the difference in ELC allocation between no change in price and a positive change of $30/ton is more than 12. This suggests that producers are highly influenced by sale prices of commodities, particularly of high value products such as rubber, and that they will act quickly when there is the potential for financial gain.</w:t>
      </w:r>
      <w:r w:rsidR="00F1302E">
        <w:t xml:space="preserve"> </w:t>
      </w:r>
      <w:r w:rsidR="00801E63">
        <w:t xml:space="preserve">Similarly, if there is no change in the market price of rice between two given years, then approximately 5 new ELCs are predicted. If the market value increases by $300/ton then in year </w:t>
      </w:r>
      <w:r w:rsidR="00801E63">
        <w:rPr>
          <w:i/>
          <w:iCs/>
        </w:rPr>
        <w:t>t+1</w:t>
      </w:r>
      <w:r w:rsidR="00801E63">
        <w:t xml:space="preserve"> approximately 80 new ELCs are predicted. Interestingly the effect of changes in sugar price were weak when there was no time lag, but the effect was stronger when both a one-year and two-year time lag were introduced.</w:t>
      </w:r>
    </w:p>
    <w:p w14:paraId="3553016D" w14:textId="35DC254E" w:rsidR="00050B93" w:rsidRDefault="00F1302E" w:rsidP="006F2311">
      <w:r>
        <w:t>T</w:t>
      </w:r>
      <w:r w:rsidR="006F2311">
        <w:t>he differences in the effects of commodity and producer prices on ELC allocation at different time lags</w:t>
      </w:r>
      <w:r>
        <w:t xml:space="preserve"> is interesting</w:t>
      </w:r>
      <w:r w:rsidR="006F2311">
        <w:t>,</w:t>
      </w:r>
      <w:r>
        <w:t xml:space="preserve"> as it</w:t>
      </w:r>
      <w:r w:rsidR="006F2311">
        <w:t xml:space="preserve"> suggest</w:t>
      </w:r>
      <w:r>
        <w:t>s</w:t>
      </w:r>
      <w:r w:rsidR="006F2311">
        <w:t xml:space="preserve"> that either investors will delay investing in a new crop for up to two years after the prices increase, or that the process of purchasing land and establishing an ELC venture can in some cases be a slow process. International market forces are known to drive LUC</w:t>
      </w:r>
      <w:r w:rsidR="00D90A79">
        <w:t xml:space="preserve"> in Cambodia </w:t>
      </w:r>
      <w:r w:rsidR="00C16DA9">
        <w:fldChar w:fldCharType="begin"/>
      </w:r>
      <w:r w:rsidR="00C16DA9">
        <w:instrText xml:space="preserve"> ADDIN ZOTERO_ITEM CSL_CITATION {"citationID":"n8dQr1yr","properties":{"formattedCitation":"(Grogan et al. 2019)","plainCitation":"(Grogan et al. 2019)","noteIndex":0},"citationItems":[{"id":2891,"uris":["http://zotero.org/users/2170232/items/Y4LY68EV"],"uri":["http://zotero.org/users/2170232/items/Y4LY68EV"],"itemData":{"id":2891,"type":"article-journal","abstract":"Tropical forests continue to undergo a rapid transformation. The expansion of rubber tree (Hevea brasiliensis) plantations has been reported as a major driver of forest loss, linked to a boom in market demand. Distant commodity markets have spurred a surge of large-scale economic land concessions granted throughout tropical Southeast Asia. Using satellite imagery, we show the impact of rubber tree plantations on Cambodian forest cover and analyse how annual forest-to-rubber conversion rates relate to global rubber prices from 2001 to 2015. We found that 23.5 ± 1.8% of national forest cover was cleared in this period, with 23.2 ± 3.6% of cleared forest converted to rubber plantations. Annual forest-to-rubber conversion rates closely correlated with global rubber prices, with a time lag of 8–9 months (Pearson’s r = 0.93). Our results reveal a strong link between global commodity markets and tropical forest loss, particularly in countries with land policies geared towards rapid development.","container-title":"Nature Plants","DOI":"10.1038/s41477-018-0325-4","ISSN":"2055-0278","issue":"1","language":"en","note":"Bandiera_abtest: a\nCg_type: Nature Research Journals\nnumber: 1\nPrimary_atype: Research\npublisher: Nature Publishing Group\nSubject_term: Climate-change mitigation;Climate-change policy;Environmental economics;Forestry;Tropical ecology\nSubject_term_id: climate-change-mitigation;climate-change-policy;environmental-economics;forestry;tropical-ecology","page":"47-53","source":"www.nature.com","title":"Unravelling the link between global rubber price and tropical deforestation in Cambodia","volume":"5","author":[{"family":"Grogan","given":"Kenneth"},{"family":"Pflugmacher","given":"Dirk"},{"family":"Hostert","given":"Patrick"},{"family":"Mertz","given":"Ole"},{"family":"Fensholt","given":"Rasmus"}],"issued":{"date-parts":[["2019",1]]}}}],"schema":"https://github.com/citation-style-language/schema/raw/master/csl-citation.json"} </w:instrText>
      </w:r>
      <w:r w:rsidR="00C16DA9">
        <w:fldChar w:fldCharType="separate"/>
      </w:r>
      <w:r w:rsidR="00C16DA9" w:rsidRPr="00C16DA9">
        <w:rPr>
          <w:rFonts w:ascii="Calibri" w:hAnsi="Calibri" w:cs="Calibri"/>
        </w:rPr>
        <w:t>(Grogan et al. 2019)</w:t>
      </w:r>
      <w:r w:rsidR="00C16DA9">
        <w:fldChar w:fldCharType="end"/>
      </w:r>
      <w:r w:rsidR="006F2311">
        <w:t xml:space="preserve">, and globally, land conversion for commodity production is the single </w:t>
      </w:r>
      <w:r w:rsidR="006F2311">
        <w:lastRenderedPageBreak/>
        <w:t xml:space="preserve">largest driver of deforestation </w:t>
      </w:r>
      <w:r w:rsidR="006F2311">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6F2311">
        <w:fldChar w:fldCharType="separate"/>
      </w:r>
      <w:r w:rsidR="007739D7" w:rsidRPr="007739D7">
        <w:rPr>
          <w:rFonts w:ascii="Calibri" w:hAnsi="Calibri" w:cs="Calibri"/>
        </w:rPr>
        <w:t>(Curtis et al. 2018)</w:t>
      </w:r>
      <w:r w:rsidR="006F2311">
        <w:fldChar w:fldCharType="end"/>
      </w:r>
      <w:r w:rsidR="006F2311">
        <w:t xml:space="preserve">. </w:t>
      </w:r>
      <w:commentRangeStart w:id="20"/>
      <w:commentRangeStart w:id="21"/>
      <w:r w:rsidR="006F2311">
        <w:fldChar w:fldCharType="begin"/>
      </w:r>
      <w:r w:rsidR="006F2311">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6F2311">
        <w:fldChar w:fldCharType="separate"/>
      </w:r>
      <w:r w:rsidR="006F2311" w:rsidRPr="00C00A42">
        <w:rPr>
          <w:rFonts w:ascii="Calibri" w:hAnsi="Calibri" w:cs="Calibri"/>
        </w:rPr>
        <w:t xml:space="preserve">Grogan et al </w:t>
      </w:r>
      <w:r w:rsidR="006F2311">
        <w:rPr>
          <w:rFonts w:ascii="Calibri" w:hAnsi="Calibri" w:cs="Calibri"/>
        </w:rPr>
        <w:t>(</w:t>
      </w:r>
      <w:r w:rsidR="006F2311" w:rsidRPr="00C00A42">
        <w:rPr>
          <w:rFonts w:ascii="Calibri" w:hAnsi="Calibri" w:cs="Calibri"/>
        </w:rPr>
        <w:t>2015)</w:t>
      </w:r>
      <w:r w:rsidR="006F2311">
        <w:fldChar w:fldCharType="end"/>
      </w:r>
      <w:r w:rsidR="006F2311">
        <w:t xml:space="preserve"> provide an empirical example of how the international market price of rubber can drive deforestation in frontier areas of Cambodia and Vietnam</w:t>
      </w:r>
      <w:commentRangeEnd w:id="20"/>
      <w:r w:rsidR="006F2311">
        <w:rPr>
          <w:rStyle w:val="CommentReference"/>
        </w:rPr>
        <w:commentReference w:id="20"/>
      </w:r>
      <w:commentRangeEnd w:id="21"/>
      <w:r w:rsidR="001E2F1B">
        <w:rPr>
          <w:rStyle w:val="CommentReference"/>
        </w:rPr>
        <w:commentReference w:id="21"/>
      </w:r>
      <w:r w:rsidR="006F2311">
        <w:t xml:space="preserve">. </w:t>
      </w:r>
    </w:p>
    <w:p w14:paraId="41414D33" w14:textId="3035C5AA" w:rsidR="00050B93" w:rsidRPr="00050B93" w:rsidRDefault="00050B93" w:rsidP="006F2311">
      <w:pPr>
        <w:rPr>
          <w:b/>
          <w:bCs/>
          <w:i/>
          <w:iCs/>
        </w:rPr>
      </w:pPr>
      <w:r>
        <w:rPr>
          <w:b/>
          <w:bCs/>
          <w:i/>
          <w:iCs/>
        </w:rPr>
        <w:t xml:space="preserve">Conclusions </w:t>
      </w:r>
    </w:p>
    <w:p w14:paraId="6486437E" w14:textId="0A639EF7" w:rsidR="008E0F3D" w:rsidRDefault="00316ABA" w:rsidP="006F2311">
      <w:r>
        <w:t>Cambodia’s post-war economic recovery has been remarkably swi</w:t>
      </w:r>
      <w:r w:rsidR="00822264">
        <w:t xml:space="preserve">ft, boasting growth rates greater than any other Asian country excluding China </w:t>
      </w:r>
      <w:r w:rsidR="00822264">
        <w:fldChar w:fldCharType="begin"/>
      </w:r>
      <w:r w:rsidR="00822264">
        <w:instrText xml:space="preserve"> ADDIN ZOTERO_ITEM CSL_CITATION {"citationID":"gFvHPy2T","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822264">
        <w:fldChar w:fldCharType="separate"/>
      </w:r>
      <w:r w:rsidR="00822264" w:rsidRPr="00822264">
        <w:rPr>
          <w:rFonts w:ascii="Calibri" w:hAnsi="Calibri" w:cs="Calibri"/>
        </w:rPr>
        <w:t>(Solcomb 2010)</w:t>
      </w:r>
      <w:r w:rsidR="00822264">
        <w:fldChar w:fldCharType="end"/>
      </w:r>
      <w:r w:rsidR="00822264">
        <w:t xml:space="preserve">. On one hand this has benefited the Cambodian people through poverty reduction and improved access to services </w:t>
      </w:r>
      <w:r w:rsidR="00822264">
        <w:fldChar w:fldCharType="begin"/>
      </w:r>
      <w:r w:rsidR="00822264">
        <w:instrText xml:space="preserve"> ADDIN ZOTERO_ITEM CSL_CITATION {"citationID":"xEpxrEoO","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822264">
        <w:fldChar w:fldCharType="separate"/>
      </w:r>
      <w:r w:rsidR="00822264" w:rsidRPr="00822264">
        <w:rPr>
          <w:rFonts w:ascii="Calibri" w:hAnsi="Calibri" w:cs="Calibri"/>
        </w:rPr>
        <w:t>(World Bank 2014)</w:t>
      </w:r>
      <w:r w:rsidR="00822264">
        <w:fldChar w:fldCharType="end"/>
      </w:r>
      <w:r w:rsidR="00822264">
        <w:t xml:space="preserve">, yet on the other hand much of this economic growth has been built upon natural resource exploitation </w:t>
      </w:r>
      <w:r w:rsidR="00822264">
        <w:fldChar w:fldCharType="begin"/>
      </w:r>
      <w:r w:rsidR="006E1ED5">
        <w:instrText xml:space="preserve"> ADDIN ZOTERO_ITEM CSL_CITATION {"citationID":"soau9CXL","properties":{"formattedCitation":"(Davis et al. 2015; Eliste &amp; Zorya 2015)","plainCitation":"(Davis et al. 2015; Eliste &amp; Zorya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822264">
        <w:fldChar w:fldCharType="separate"/>
      </w:r>
      <w:r w:rsidR="006E1ED5" w:rsidRPr="006E1ED5">
        <w:rPr>
          <w:rFonts w:ascii="Calibri" w:hAnsi="Calibri" w:cs="Calibri"/>
        </w:rPr>
        <w:t>(Davis et al. 2015; Eliste &amp; Zorya 2015)</w:t>
      </w:r>
      <w:r w:rsidR="00822264">
        <w:fldChar w:fldCharType="end"/>
      </w:r>
      <w:r w:rsidR="006E1ED5">
        <w:t xml:space="preserve"> which has had negative effects on protected areas, forests, and local people </w:t>
      </w:r>
      <w:r w:rsidR="006E1ED5">
        <w:fldChar w:fldCharType="begin"/>
      </w:r>
      <w:r w:rsidR="006E1ED5">
        <w:instrText xml:space="preserve"> ADDIN ZOTERO_ITEM CSL_CITATION {"citationID":"3mZmTFHj","properties":{"formattedCitation":"(Vrieze &amp; Kuch 2012; Global Witness 2013; Watson et al. 2014)","plainCitation":"(Vrieze &amp; Kuch 2012; Global Witness 2013; Watson et al. 2014)","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6E1ED5">
        <w:fldChar w:fldCharType="separate"/>
      </w:r>
      <w:r w:rsidR="006E1ED5" w:rsidRPr="006E1ED5">
        <w:rPr>
          <w:rFonts w:ascii="Calibri" w:hAnsi="Calibri" w:cs="Calibri"/>
        </w:rPr>
        <w:t>(Vrieze &amp; Kuch 2012; Global Witness 2013; Watson et al. 2014)</w:t>
      </w:r>
      <w:r w:rsidR="006E1ED5">
        <w:fldChar w:fldCharType="end"/>
      </w:r>
      <w:r w:rsidR="006E1ED5">
        <w:t xml:space="preserve">. Economic land concessions have proved a popular mechanism with which to direct foreign investment, expand industrial-scale commercial agriculture, and boost economic activity, yet have also been a key driver in deforestation </w:t>
      </w:r>
      <w:r w:rsidR="006E1ED5">
        <w:fldChar w:fldCharType="begin"/>
      </w:r>
      <w:r w:rsidR="006E1ED5">
        <w:instrText xml:space="preserve"> ADDIN ZOTERO_ITEM CSL_CITATION {"citationID":"1IM5Mym2","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6E1ED5">
        <w:fldChar w:fldCharType="separate"/>
      </w:r>
      <w:r w:rsidR="006E1ED5" w:rsidRPr="006E1ED5">
        <w:rPr>
          <w:rFonts w:ascii="Calibri" w:hAnsi="Calibri" w:cs="Calibri"/>
        </w:rPr>
        <w:t>(Davis et al. 2015)</w:t>
      </w:r>
      <w:r w:rsidR="006E1ED5">
        <w:fldChar w:fldCharType="end"/>
      </w:r>
      <w:r w:rsidR="006E1ED5">
        <w:t>. H</w:t>
      </w:r>
      <w:r w:rsidR="006E1ED5" w:rsidRPr="006E1ED5">
        <w:t xml:space="preserve">igh rates of deforestation, in the context of Cambodia’s economic status and the rural population’s reliance on natural resources </w:t>
      </w:r>
      <w:r w:rsidR="006E1ED5" w:rsidRPr="006E1ED5">
        <w:fldChar w:fldCharType="begin"/>
      </w:r>
      <w:r w:rsidR="00FE1CFD">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6E1ED5" w:rsidRPr="006E1ED5">
        <w:fldChar w:fldCharType="separate"/>
      </w:r>
      <w:r w:rsidR="00FE1CFD" w:rsidRPr="00FE1CFD">
        <w:rPr>
          <w:rFonts w:ascii="Calibri" w:hAnsi="Calibri" w:cs="Calibri"/>
        </w:rPr>
        <w:t>(Nguyen et al. 2015)</w:t>
      </w:r>
      <w:r w:rsidR="006E1ED5" w:rsidRPr="006E1ED5">
        <w:fldChar w:fldCharType="end"/>
      </w:r>
      <w:r w:rsidR="006E1ED5" w:rsidRPr="006E1ED5">
        <w:t>, suggests that the country is on the increasing</w:t>
      </w:r>
      <w:r w:rsidR="00FE1CFD">
        <w:t xml:space="preserve"> deforestation</w:t>
      </w:r>
      <w:r w:rsidR="006E1ED5" w:rsidRPr="006E1ED5">
        <w:t xml:space="preserve"> trajectory of the Environmental Kuznet’s Curve</w:t>
      </w:r>
      <w:r w:rsidR="00FE1CFD">
        <w:t xml:space="preserve"> (</w:t>
      </w:r>
      <w:r w:rsidR="00FE1CFD">
        <w:fldChar w:fldCharType="begin"/>
      </w:r>
      <w:r w:rsidR="00FE1CFD">
        <w:instrText xml:space="preserve"> ADDIN ZOTERO_ITEM CSL_CITATION {"citationID":"bgRulRm2","properties":{"formattedCitation":"(Bhattarai &amp; Hammig 2004)","plainCitation":"(Bhattarai &amp;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FE1CFD">
        <w:fldChar w:fldCharType="separate"/>
      </w:r>
      <w:r w:rsidR="00FE1CFD" w:rsidRPr="00FE1CFD">
        <w:rPr>
          <w:rFonts w:ascii="Calibri" w:hAnsi="Calibri" w:cs="Calibri"/>
        </w:rPr>
        <w:t>Bhattarai &amp; Hammig 2004)</w:t>
      </w:r>
      <w:r w:rsidR="00FE1CFD">
        <w:fldChar w:fldCharType="end"/>
      </w:r>
      <w:r w:rsidR="006E1ED5" w:rsidRPr="006E1ED5">
        <w:t xml:space="preserve">, whereby national economic development is improved at the expense of forest cover </w:t>
      </w:r>
      <w:r w:rsidR="006E1ED5" w:rsidRPr="006E1ED5">
        <w:fldChar w:fldCharType="begin"/>
      </w:r>
      <w:r w:rsidR="00FE1CFD">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6E1ED5" w:rsidRPr="006E1ED5">
        <w:fldChar w:fldCharType="separate"/>
      </w:r>
      <w:r w:rsidR="00FE1CFD" w:rsidRPr="00FE1CFD">
        <w:rPr>
          <w:rFonts w:ascii="Calibri" w:hAnsi="Calibri" w:cs="Calibri"/>
        </w:rPr>
        <w:t>(Stern 2004)</w:t>
      </w:r>
      <w:r w:rsidR="006E1ED5" w:rsidRPr="006E1ED5">
        <w:fldChar w:fldCharType="end"/>
      </w:r>
      <w:r w:rsidR="006E1ED5" w:rsidRPr="006E1ED5">
        <w:t xml:space="preserve">. </w:t>
      </w:r>
      <w:r w:rsidR="0093383C">
        <w:t>To</w:t>
      </w:r>
      <w:r w:rsidR="00A8102F">
        <w:t xml:space="preserve"> eliminate forest loss, and begin moving towards possible afforestation, Cambodia will need to experience a forest transition. </w:t>
      </w:r>
    </w:p>
    <w:p w14:paraId="793DAE13" w14:textId="00C89A11" w:rsidR="00050B93" w:rsidRDefault="008E0F3D" w:rsidP="00BF6BF7">
      <w:r>
        <w:t xml:space="preserve">Perhaps the most relevant case study to compare with Cambodia is that of its neighbour Vietnam, which underwent a forest transition in the 1990s, and over the last two decades has been increasing national forest cover </w:t>
      </w:r>
      <w:r>
        <w:fldChar w:fldCharType="begin"/>
      </w:r>
      <w:r>
        <w:instrText xml:space="preserve"> ADDIN ZOTERO_ITEM CSL_CITATION {"citationID":"LqBGD9Ms","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fldChar w:fldCharType="separate"/>
      </w:r>
      <w:r w:rsidRPr="008E0F3D">
        <w:rPr>
          <w:rFonts w:ascii="Calibri" w:hAnsi="Calibri" w:cs="Calibri"/>
        </w:rPr>
        <w:t>(Meyfroidt &amp; Lambin 2008)</w:t>
      </w:r>
      <w:r>
        <w:fldChar w:fldCharType="end"/>
      </w:r>
      <w:r>
        <w:t xml:space="preserve">. </w:t>
      </w:r>
      <w:r w:rsidR="00E64AFA">
        <w:t xml:space="preserve">Vietnam’s forest transition was driven by a combination of factors including land scarcity due to increasing human populations, reductions in hillside cultivation owing to land degradation and land use policies, increased productivity in existing agricultural lands, government policies that promoted smallholder forestry, increased demand for timber, and a scarcity of forest products that provided incentives for reforestation </w:t>
      </w:r>
      <w:r w:rsidR="00E64AFA">
        <w:fldChar w:fldCharType="begin"/>
      </w:r>
      <w:r w:rsidR="00C16DA9">
        <w:instrText xml:space="preserve"> ADDIN ZOTERO_ITEM CSL_CITATION {"citationID":"RGxpSC1u","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E64AFA">
        <w:fldChar w:fldCharType="separate"/>
      </w:r>
      <w:r w:rsidR="00E64AFA" w:rsidRPr="008E0F3D">
        <w:rPr>
          <w:rFonts w:ascii="Calibri" w:hAnsi="Calibri" w:cs="Calibri"/>
        </w:rPr>
        <w:t>(Meyfroidt &amp; Lambin 2008)</w:t>
      </w:r>
      <w:r w:rsidR="00E64AFA">
        <w:fldChar w:fldCharType="end"/>
      </w:r>
      <w:r w:rsidR="00E64AFA">
        <w:t xml:space="preserve">. </w:t>
      </w:r>
      <w:r w:rsidR="00E23AF3">
        <w:t xml:space="preserve">Recent studies have highlighted Cambodia’s readiness for a forest transition; all of the necessary econometric milestones have been reached including strongly worded government policies and laws, the promotion and expansion of tourism, integration into global markets for capital, commodities, and labour, and prevalent international conservation ideologies, yet deforestation rates are not decreasing </w:t>
      </w:r>
      <w:r w:rsidR="00E23AF3">
        <w:fldChar w:fldCharType="begin"/>
      </w:r>
      <w:r w:rsidR="00E23AF3">
        <w:instrText xml:space="preserve"> ADDIN ZOTERO_ITEM CSL_CITATION {"citationID":"0RJ11nKw","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23AF3">
        <w:fldChar w:fldCharType="separate"/>
      </w:r>
      <w:r w:rsidR="00E23AF3" w:rsidRPr="00E23AF3">
        <w:rPr>
          <w:rFonts w:ascii="Calibri" w:hAnsi="Calibri" w:cs="Calibri"/>
        </w:rPr>
        <w:t>(Riggs et al. 2018)</w:t>
      </w:r>
      <w:r w:rsidR="00E23AF3">
        <w:fldChar w:fldCharType="end"/>
      </w:r>
      <w:r w:rsidR="00E23AF3">
        <w:t xml:space="preserve">. </w:t>
      </w:r>
      <w:r w:rsidR="00BF6BF7">
        <w:t>Other case studies of Asian countries that have gone through forest transitions</w:t>
      </w:r>
      <w:r w:rsidR="007760EE">
        <w:t>, including Vietnam,</w:t>
      </w:r>
      <w:r w:rsidR="00BF6BF7">
        <w:t xml:space="preserve"> have highlighted the need for at least one element of effective governance </w:t>
      </w:r>
      <w:r w:rsidR="00BF6BF7" w:rsidRPr="00BF6BF7">
        <w:rPr>
          <w:highlight w:val="yellow"/>
        </w:rPr>
        <w:t>(</w:t>
      </w:r>
      <w:r w:rsidR="00BF6BF7" w:rsidRPr="00BF6BF7">
        <w:rPr>
          <w:highlight w:val="yellow"/>
        </w:rPr>
        <w:t>Bhattacharya et al., 2010; Clement et al.,2009; He et al., 2014)</w:t>
      </w:r>
      <w:r w:rsidR="00BF6BF7" w:rsidRPr="00BF6BF7">
        <w:t>.</w:t>
      </w:r>
      <w:r w:rsidR="00BF6BF7">
        <w:t xml:space="preserve"> </w:t>
      </w:r>
      <w:r w:rsidR="007760EE">
        <w:t xml:space="preserve">Governance failures at all levels in Cambodia is likely hindering progress towards more sustainable forest management and ultimately a forest transition </w:t>
      </w:r>
      <w:r w:rsidR="007760EE">
        <w:fldChar w:fldCharType="begin"/>
      </w:r>
      <w:r w:rsidR="007760EE">
        <w:instrText xml:space="preserve"> ADDIN ZOTERO_ITEM CSL_CITATION {"citationID":"eSkdnFdw","properties":{"formattedCitation":"(Milne &amp; Mahanty 2015; Riggs et al. 2018)","plainCitation":"(Milne &amp; Mahanty 2015; Riggs et al. 2018)","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7760EE">
        <w:fldChar w:fldCharType="separate"/>
      </w:r>
      <w:r w:rsidR="007760EE" w:rsidRPr="007760EE">
        <w:rPr>
          <w:rFonts w:ascii="Calibri" w:hAnsi="Calibri" w:cs="Calibri"/>
        </w:rPr>
        <w:t>(Milne &amp; Mahanty 2015; Riggs et al. 2018)</w:t>
      </w:r>
      <w:r w:rsidR="007760EE">
        <w:fldChar w:fldCharType="end"/>
      </w:r>
      <w:r w:rsidR="007760EE">
        <w:t xml:space="preserve">. </w:t>
      </w:r>
    </w:p>
    <w:p w14:paraId="728E4EED" w14:textId="7ED2D4E1" w:rsidR="006F2311" w:rsidRDefault="006F2311" w:rsidP="006F2311">
      <w:r>
        <w:t>Understanding which commodities are driving land conversion, the strength of the effects, the time lags, and the legal and institutional mechanisms that facilitate the link between prices and forest loss, is critical for predicting future forest loss. The opaque legal mechanisms and weak institutional frameworks that governed ELCs in the past</w:t>
      </w:r>
      <w:r w:rsidR="00801E63">
        <w:t xml:space="preserve"> (</w:t>
      </w:r>
      <w:r w:rsidR="00801E63" w:rsidRPr="00801E63">
        <w:rPr>
          <w:highlight w:val="yellow"/>
        </w:rPr>
        <w:t>ref</w:t>
      </w:r>
      <w:r w:rsidR="00801E63">
        <w:t>)</w:t>
      </w:r>
      <w:r>
        <w:t xml:space="preserve"> are likely to continue to hinder the development of sustainable agricultural policies. The relationships between macroeconomics, commodity prices, and industrial-scale agriculture identified in this study are likely replicated across the region, and therefore these results will be of use to researchers and policy makers outside Cambodia. </w:t>
      </w:r>
    </w:p>
    <w:p w14:paraId="60398DFE" w14:textId="77777777" w:rsidR="00050B93" w:rsidRDefault="00050B93" w:rsidP="00050B93">
      <w:r>
        <w:t xml:space="preserve">Furthermore, agro-industrial production of cash crops for international markets leaves the country open to price shocks and other suboptimal market fluctuations </w:t>
      </w:r>
      <w:r>
        <w:fldChar w:fldCharType="begin"/>
      </w:r>
      <w:r>
        <w:instrText xml:space="preserve"> ADDIN ZOTERO_ITEM CSL_CITATION {"citationID":"HGKLJYut","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fldChar w:fldCharType="separate"/>
      </w:r>
      <w:r w:rsidRPr="007739D7">
        <w:rPr>
          <w:rFonts w:ascii="Calibri" w:hAnsi="Calibri" w:cs="Calibri"/>
        </w:rPr>
        <w:t>(De Schutter 2011)</w:t>
      </w:r>
      <w:r>
        <w:fldChar w:fldCharType="end"/>
      </w:r>
      <w:r>
        <w:t xml:space="preserve">. </w:t>
      </w:r>
    </w:p>
    <w:p w14:paraId="76BAAAE4" w14:textId="723AF14C" w:rsidR="005C460B" w:rsidRDefault="005C460B" w:rsidP="000A46B5"/>
    <w:p w14:paraId="06DFD7BB" w14:textId="0ED56656" w:rsidR="00347783" w:rsidRPr="002E4677" w:rsidRDefault="00347783" w:rsidP="000A46B5">
      <w:pPr>
        <w:rPr>
          <w:b/>
          <w:bCs/>
        </w:rPr>
      </w:pPr>
    </w:p>
    <w:sectPr w:rsidR="00347783" w:rsidRPr="002E4677"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10-15T11:37:00Z" w:initials="MN">
    <w:p w14:paraId="6CAA9A42" w14:textId="22CD1322" w:rsidR="00667CED" w:rsidRDefault="00667CED">
      <w:pPr>
        <w:pStyle w:val="CommentText"/>
      </w:pPr>
      <w:r>
        <w:rPr>
          <w:rStyle w:val="CommentReference"/>
        </w:rPr>
        <w:annotationRef/>
      </w:r>
      <w:r>
        <w:t>Phil – in your comments on the previous draft (the combined version) you asked why these variables were chosen. I have included this sentence in response</w:t>
      </w:r>
    </w:p>
  </w:comment>
  <w:comment w:id="1" w:author="Katharine Abernethy" w:date="2021-09-29T13:10:00Z" w:initials="KA">
    <w:p w14:paraId="2D5FA456" w14:textId="77777777" w:rsidR="000A46B5" w:rsidRDefault="000A46B5" w:rsidP="000A46B5">
      <w:pPr>
        <w:pStyle w:val="CommentText"/>
      </w:pPr>
      <w:r>
        <w:rPr>
          <w:rStyle w:val="CommentReference"/>
        </w:rPr>
        <w:annotationRef/>
      </w:r>
      <w:r>
        <w:t xml:space="preserve">Was used or best fit the data? </w:t>
      </w:r>
    </w:p>
  </w:comment>
  <w:comment w:id="2" w:author="Matthew Nuttall" w:date="2021-10-16T09:31:00Z" w:initials="MN">
    <w:p w14:paraId="6CB6EAF2" w14:textId="20E84710" w:rsidR="001A6F37" w:rsidRDefault="001A6F37">
      <w:pPr>
        <w:pStyle w:val="CommentText"/>
      </w:pPr>
      <w:r>
        <w:rPr>
          <w:rStyle w:val="CommentReference"/>
        </w:rPr>
        <w:annotationRef/>
      </w:r>
      <w:r>
        <w:t>Was used. As the response was count data, it was the most appropriate distribution</w:t>
      </w:r>
    </w:p>
  </w:comment>
  <w:comment w:id="3" w:author="Matthew Nuttall" w:date="2021-06-04T09:29:00Z" w:initials="MN">
    <w:p w14:paraId="49303429" w14:textId="77777777" w:rsidR="000A46B5" w:rsidRDefault="000A46B5" w:rsidP="000A46B5">
      <w:pPr>
        <w:pStyle w:val="CommentText"/>
      </w:pPr>
      <w:r>
        <w:rPr>
          <w:rStyle w:val="CommentReference"/>
        </w:rPr>
        <w:annotationRef/>
      </w:r>
      <w:r>
        <w:t>NOT CORRECT EQUATIONS. Will use R package to get correct equations</w:t>
      </w:r>
    </w:p>
  </w:comment>
  <w:comment w:id="17" w:author="Katharine Abernethy" w:date="2021-09-29T14:44:00Z" w:initials="KA">
    <w:p w14:paraId="60B0B8AE" w14:textId="77777777" w:rsidR="009F455B" w:rsidRDefault="009F455B"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18" w:author="Matthew Nuttall" w:date="2021-10-16T09:41:00Z" w:initials="MN">
    <w:p w14:paraId="010198B6" w14:textId="19F4CE5E" w:rsidR="00C65931" w:rsidRDefault="00C65931">
      <w:pPr>
        <w:pStyle w:val="CommentText"/>
      </w:pPr>
      <w:r>
        <w:rPr>
          <w:rStyle w:val="CommentReference"/>
        </w:rPr>
        <w:annotationRef/>
      </w:r>
      <w:r>
        <w:t>This is because the relationships were modelled on the log scale (Poisson models with log link), and these plots are the points and predictions back-transformed onto the original scale. I thought about plotting on the log scale, but they are much more difficult to interpret. I have added an explanation sentence to all three figure captions which will hopefully add clarification for the reader</w:t>
      </w:r>
    </w:p>
  </w:comment>
  <w:comment w:id="19" w:author="Matthew Nuttall" w:date="2021-10-18T10:53:00Z" w:initials="MN">
    <w:p w14:paraId="47CA7502" w14:textId="55009F43" w:rsidR="00406839" w:rsidRDefault="00406839">
      <w:pPr>
        <w:pStyle w:val="CommentText"/>
      </w:pPr>
      <w:r>
        <w:rPr>
          <w:rStyle w:val="CommentReference"/>
        </w:rPr>
        <w:annotationRef/>
      </w:r>
      <w:r>
        <w:t>Should this para be at the end of the discussion? Could make it more relevant to the other drivers, as well as FDI</w:t>
      </w:r>
    </w:p>
  </w:comment>
  <w:comment w:id="20" w:author="Katharine Abernethy" w:date="2021-09-29T15:06:00Z" w:initials="KA">
    <w:p w14:paraId="6EB9E1FD" w14:textId="2B693995" w:rsidR="006F2311" w:rsidRDefault="006F2311" w:rsidP="006F2311">
      <w:pPr>
        <w:pStyle w:val="CommentText"/>
      </w:pPr>
      <w:r>
        <w:rPr>
          <w:rStyle w:val="CommentReference"/>
        </w:rPr>
        <w:annotationRef/>
      </w:r>
      <w:r>
        <w:t>Doe</w:t>
      </w:r>
      <w:r w:rsidR="00050B93">
        <w:t>s</w:t>
      </w:r>
      <w:r>
        <w:t xml:space="preserve"> their analysis shed any light on how your model for macroeconomics performs? </w:t>
      </w:r>
    </w:p>
  </w:comment>
  <w:comment w:id="21" w:author="Matthew Nuttall" w:date="2021-10-16T15:34:00Z" w:initials="MN">
    <w:p w14:paraId="56911E07" w14:textId="2D052899" w:rsidR="001E2F1B" w:rsidRDefault="001E2F1B">
      <w:pPr>
        <w:pStyle w:val="CommentText"/>
      </w:pPr>
      <w:r>
        <w:rPr>
          <w:rStyle w:val="CommentReference"/>
        </w:rPr>
        <w:annotationRef/>
      </w:r>
      <w:r>
        <w:t>Their analysis was at a much finer scale – they looked at a very localised bit of forest that straddles the Cambodia-Vietnam border. I think because my analysis was at the national scale the signal for small, isolated bits of forest loss like this were probably drown</w:t>
      </w:r>
      <w:r w:rsidR="00050B93">
        <w:t>ed</w:t>
      </w:r>
      <w:r>
        <w:t xml:space="preserve">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AA9A42" w15:done="0"/>
  <w15:commentEx w15:paraId="2D5FA456" w15:done="0"/>
  <w15:commentEx w15:paraId="6CB6EAF2" w15:paraIdParent="2D5FA456" w15:done="0"/>
  <w15:commentEx w15:paraId="49303429" w15:done="0"/>
  <w15:commentEx w15:paraId="60B0B8AE" w15:done="0"/>
  <w15:commentEx w15:paraId="010198B6" w15:paraIdParent="60B0B8AE" w15:done="0"/>
  <w15:commentEx w15:paraId="47CA7502" w15:done="0"/>
  <w15:commentEx w15:paraId="6EB9E1FD" w15:done="0"/>
  <w15:commentEx w15:paraId="56911E07" w15:paraIdParent="6EB9E1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3E68F" w16cex:dateUtc="2021-10-15T10:37:00Z"/>
  <w16cex:commentExtensible w16cex:durableId="24FEE438" w16cex:dateUtc="2021-09-29T12:10:00Z"/>
  <w16cex:commentExtensible w16cex:durableId="25151A60" w16cex:dateUtc="2021-10-16T08:31:00Z"/>
  <w16cex:commentExtensible w16cex:durableId="24647106" w16cex:dateUtc="2021-06-04T08:29:00Z"/>
  <w16cex:commentExtensible w16cex:durableId="24FEFA42" w16cex:dateUtc="2021-09-29T13:44:00Z"/>
  <w16cex:commentExtensible w16cex:durableId="25151CCF" w16cex:dateUtc="2021-10-16T08:41:00Z"/>
  <w16cex:commentExtensible w16cex:durableId="2517D097" w16cex:dateUtc="2021-10-18T09:53:00Z"/>
  <w16cex:commentExtensible w16cex:durableId="24FEFF7F" w16cex:dateUtc="2021-09-29T14:06:00Z"/>
  <w16cex:commentExtensible w16cex:durableId="25156F9F" w16cex:dateUtc="2021-10-16T1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AA9A42" w16cid:durableId="2513E68F"/>
  <w16cid:commentId w16cid:paraId="2D5FA456" w16cid:durableId="24FEE438"/>
  <w16cid:commentId w16cid:paraId="6CB6EAF2" w16cid:durableId="25151A60"/>
  <w16cid:commentId w16cid:paraId="49303429" w16cid:durableId="24647106"/>
  <w16cid:commentId w16cid:paraId="60B0B8AE" w16cid:durableId="24FEFA42"/>
  <w16cid:commentId w16cid:paraId="010198B6" w16cid:durableId="25151CCF"/>
  <w16cid:commentId w16cid:paraId="47CA7502" w16cid:durableId="2517D097"/>
  <w16cid:commentId w16cid:paraId="6EB9E1FD" w16cid:durableId="24FEFF7F"/>
  <w16cid:commentId w16cid:paraId="56911E07" w16cid:durableId="25156F9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rson w15:author="Katharine Abernethy">
    <w15:presenceInfo w15:providerId="AD" w15:userId="S::ka7@stir.ac.uk::73552a5e-c7b9-4b5a-a6b8-75baee8b72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0260F"/>
    <w:rsid w:val="00046338"/>
    <w:rsid w:val="00050B93"/>
    <w:rsid w:val="000A46B5"/>
    <w:rsid w:val="001A6F37"/>
    <w:rsid w:val="001B2E6F"/>
    <w:rsid w:val="001E2F1B"/>
    <w:rsid w:val="002238D4"/>
    <w:rsid w:val="002E4677"/>
    <w:rsid w:val="00316ABA"/>
    <w:rsid w:val="003205E2"/>
    <w:rsid w:val="00347783"/>
    <w:rsid w:val="00381FF1"/>
    <w:rsid w:val="003B7206"/>
    <w:rsid w:val="003D5F3C"/>
    <w:rsid w:val="00406839"/>
    <w:rsid w:val="004740E7"/>
    <w:rsid w:val="005252BE"/>
    <w:rsid w:val="00537AE8"/>
    <w:rsid w:val="005760C1"/>
    <w:rsid w:val="005C460B"/>
    <w:rsid w:val="0064115C"/>
    <w:rsid w:val="00667CED"/>
    <w:rsid w:val="006E1ED5"/>
    <w:rsid w:val="006F2311"/>
    <w:rsid w:val="00721329"/>
    <w:rsid w:val="007739D7"/>
    <w:rsid w:val="007760EE"/>
    <w:rsid w:val="007C7AA3"/>
    <w:rsid w:val="007D6A50"/>
    <w:rsid w:val="007F1C9B"/>
    <w:rsid w:val="00801E63"/>
    <w:rsid w:val="00822264"/>
    <w:rsid w:val="0089542A"/>
    <w:rsid w:val="008B3DA9"/>
    <w:rsid w:val="008B6ED5"/>
    <w:rsid w:val="008E0F3D"/>
    <w:rsid w:val="0093383C"/>
    <w:rsid w:val="00947237"/>
    <w:rsid w:val="009F455B"/>
    <w:rsid w:val="00A8102F"/>
    <w:rsid w:val="00AD3F12"/>
    <w:rsid w:val="00AD70AA"/>
    <w:rsid w:val="00B66116"/>
    <w:rsid w:val="00BF6BF7"/>
    <w:rsid w:val="00C039EE"/>
    <w:rsid w:val="00C16DA9"/>
    <w:rsid w:val="00C65931"/>
    <w:rsid w:val="00C831FB"/>
    <w:rsid w:val="00C84941"/>
    <w:rsid w:val="00CC4F5A"/>
    <w:rsid w:val="00D225BC"/>
    <w:rsid w:val="00D90A79"/>
    <w:rsid w:val="00DD2646"/>
    <w:rsid w:val="00DE2591"/>
    <w:rsid w:val="00E23AF3"/>
    <w:rsid w:val="00E64AFA"/>
    <w:rsid w:val="00E82045"/>
    <w:rsid w:val="00F12033"/>
    <w:rsid w:val="00F1302E"/>
    <w:rsid w:val="00F4635E"/>
    <w:rsid w:val="00F513EE"/>
    <w:rsid w:val="00F55680"/>
    <w:rsid w:val="00FE0683"/>
    <w:rsid w:val="00FE1C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6.png"/><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72</TotalTime>
  <Pages>20</Pages>
  <Words>23440</Words>
  <Characters>133611</Characters>
  <Application>Microsoft Office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6</cp:revision>
  <dcterms:created xsi:type="dcterms:W3CDTF">2021-10-14T13:12:00Z</dcterms:created>
  <dcterms:modified xsi:type="dcterms:W3CDTF">2021-10-18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sxbSBZV"/&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